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10D328" w14:textId="0A3208E7" w:rsidR="000A7FC5" w:rsidRPr="000A7FC5" w:rsidRDefault="000A7FC5" w:rsidP="00C87887">
      <w:pPr>
        <w:spacing w:line="293" w:lineRule="auto"/>
        <w:ind w:left="659" w:hanging="360"/>
        <w:jc w:val="both"/>
        <w:rPr>
          <w:lang w:val="en-US"/>
        </w:rPr>
      </w:pPr>
    </w:p>
    <w:p w14:paraId="5DEA64E1" w14:textId="155135D0" w:rsidR="00133A4D" w:rsidRPr="00C87887" w:rsidRDefault="00133A4D" w:rsidP="00C87887">
      <w:pPr>
        <w:pStyle w:val="Prrafodelista"/>
        <w:numPr>
          <w:ilvl w:val="0"/>
          <w:numId w:val="1"/>
        </w:numPr>
        <w:spacing w:line="293" w:lineRule="auto"/>
        <w:jc w:val="both"/>
        <w:rPr>
          <w:rFonts w:ascii="Times New Roman" w:eastAsia="Arial" w:hAnsi="Times New Roman" w:cs="Times New Roman"/>
          <w:b/>
          <w:bCs/>
          <w:sz w:val="24"/>
          <w:szCs w:val="24"/>
          <w:lang w:val="en-US"/>
        </w:rPr>
      </w:pPr>
      <w:r w:rsidRPr="00C87887">
        <w:rPr>
          <w:rFonts w:ascii="Times New Roman" w:eastAsia="Arial" w:hAnsi="Times New Roman" w:cs="Times New Roman"/>
          <w:b/>
          <w:bCs/>
          <w:sz w:val="24"/>
          <w:szCs w:val="24"/>
          <w:lang w:val="en-US"/>
        </w:rPr>
        <w:t>Laboratories and e-learning</w:t>
      </w:r>
    </w:p>
    <w:p w14:paraId="2F71DED2" w14:textId="77777777" w:rsidR="00133A4D" w:rsidRPr="00133A4D" w:rsidRDefault="00133A4D" w:rsidP="00133A4D">
      <w:pPr>
        <w:spacing w:line="293" w:lineRule="auto"/>
        <w:ind w:firstLine="299"/>
        <w:jc w:val="both"/>
        <w:rPr>
          <w:rFonts w:ascii="Times New Roman" w:eastAsia="Arial" w:hAnsi="Times New Roman" w:cs="Times New Roman"/>
          <w:sz w:val="17"/>
          <w:lang w:val="en-US"/>
        </w:rPr>
      </w:pPr>
    </w:p>
    <w:p w14:paraId="41DECC8A" w14:textId="77777777" w:rsidR="00133A4D" w:rsidRPr="00133A4D" w:rsidRDefault="00133A4D" w:rsidP="00133A4D">
      <w:pPr>
        <w:spacing w:line="4" w:lineRule="exact"/>
        <w:rPr>
          <w:rFonts w:ascii="Times New Roman" w:eastAsia="Arial" w:hAnsi="Times New Roman" w:cs="Times New Roman"/>
          <w:lang w:val="en-US"/>
        </w:rPr>
      </w:pPr>
    </w:p>
    <w:p w14:paraId="1B59AEB0" w14:textId="6FE91605" w:rsidR="00133A4D" w:rsidRDefault="00133A4D" w:rsidP="00133A4D">
      <w:pPr>
        <w:spacing w:line="277" w:lineRule="auto"/>
        <w:ind w:firstLine="299"/>
        <w:jc w:val="both"/>
        <w:rPr>
          <w:rFonts w:ascii="Times New Roman" w:eastAsia="Arial" w:hAnsi="Times New Roman" w:cs="Times New Roman"/>
          <w:lang w:val="en-US"/>
        </w:rPr>
      </w:pPr>
      <w:r w:rsidRPr="00133A4D">
        <w:rPr>
          <w:rFonts w:ascii="Times New Roman" w:eastAsia="Arial" w:hAnsi="Times New Roman" w:cs="Times New Roman"/>
          <w:i/>
          <w:iCs/>
          <w:lang w:val="en-US"/>
        </w:rPr>
        <w:t>In control systems and automation</w:t>
      </w:r>
      <w:r w:rsidRPr="00133A4D">
        <w:rPr>
          <w:rFonts w:ascii="Times New Roman" w:eastAsia="Arial" w:hAnsi="Times New Roman" w:cs="Times New Roman"/>
          <w:lang w:val="en-US"/>
        </w:rPr>
        <w:t xml:space="preserve">, Besada-Portas et al. </w:t>
      </w:r>
      <w:r w:rsidRPr="00133A4D">
        <w:rPr>
          <w:rFonts w:ascii="Times New Roman" w:eastAsia="Arial" w:hAnsi="Times New Roman" w:cs="Times New Roman"/>
          <w:lang w:val="en-US"/>
        </w:rPr>
        <w:fldChar w:fldCharType="begin" w:fldLock="1"/>
      </w:r>
      <w:r w:rsidRPr="00133A4D">
        <w:rPr>
          <w:rFonts w:ascii="Times New Roman" w:eastAsia="Arial" w:hAnsi="Times New Roman" w:cs="Times New Roman"/>
          <w:lang w:val="en-US"/>
        </w:rPr>
        <w:instrText>ADDIN CSL_CITATION {"citationItems":[{"id":"ITEM-1","itemData":{"DOI":"10.3182/20130828-3-UK-2039.00024","ISBN":"14746670","ISSN":"14746670","abstract":"Nowadays the control education usually heavily relies on the available simulation packages and virtual laboratories, both of which have their irreplaceable position in the educational process. But unfortunately the closed loop experiments are way too often limited to these virtual domains and the students lack the physical feedback about the impact of control algorithms and its parameters. The reasons might be the price of the hardware setup to demonstrate the control algorithms physically or a complicated transition from simulation to real-time platform. This paper describes an extremely inexpensive, straightforward and surprisingly powerful platform for implementation of real-time control algorithms. The platform consists of an Arduino board and a Raspberry Pi running the REX Control System. The Arduino board is used for interaction with the physical world via its inputs and outputs. The REX Control System allows the students to develop and verify the control algorithms in Simulink and then run it in real-time by a few mouse clicks. However, the REX Control System is by no means dependent on Simulink, it is fully functional even if Simulink license is not available. The platform further bridges the gap between the virtual and physical worlds as it is tightly connected to PIDlab.com and Contlab.eu portals, which makes it an ideal choice for control education purposes. IFAC.","author":[{"dropping-particle":"","family":"Besada-Portas","given":"E.","non-dropping-particle":"","parse-names":false,"suffix":""},{"dropping-particle":"","family":"Lopez-Orozco","given":"J.A.","non-dropping-particle":"","parse-names":false,"suffix":""},{"dropping-particle":"","family":"Aranda","given":"J.","non-dropping-particle":"","parse-names":false,"suffix":""},{"dropping-particle":"","family":"la Cruz","given":"J.M.","non-dropping-particle":"de","parse-names":false,"suffix":""}],"collection-title":"IFAC Proceedings Volumes (IFAC-PapersOnline)","container-title":"IFAC Proceedings Volumes","id":"ITEM-1","issue":"17","issued":{"date-parts":[["2013"]]},"note":"Compilation and indexing terms, Copyright 2020 Elsevier Inc.","page":"78-83","publisher":"IFAC Secretariat","publisher-place":"Faculty of Applied Sciences, NTIS - New Technologies for Information Society, University of West Bohemia in Pilsen, Univerzitni 8, 301 00 Plzen, Czech Republic","title":"Virtual and remote practices for learning control topics with a 3DOF quadrotor","type":"article-journal","volume":"46"},"uris":["http://www.mendeley.com/documents/?uuid=2b4c6997-4bf0-4a7c-9d92-8f50e12bb579"]}],"mendeley":{"formattedCitation":"[1]","plainTextFormattedCitation":"[1]","previouslyFormattedCitation":"[1]"},"properties":{"noteIndex":0},"schema":"https://github.com/citation-style-language/schema/raw/master/csl-citation.json"}</w:instrText>
      </w:r>
      <w:r w:rsidRPr="00133A4D">
        <w:rPr>
          <w:rFonts w:ascii="Times New Roman" w:eastAsia="Arial" w:hAnsi="Times New Roman" w:cs="Times New Roman"/>
          <w:lang w:val="en-US"/>
        </w:rPr>
        <w:fldChar w:fldCharType="separate"/>
      </w:r>
      <w:r w:rsidRPr="00133A4D">
        <w:rPr>
          <w:rFonts w:ascii="Times New Roman" w:eastAsia="Arial" w:hAnsi="Times New Roman" w:cs="Times New Roman"/>
          <w:noProof/>
          <w:lang w:val="en-US"/>
        </w:rPr>
        <w:t>[1]</w:t>
      </w:r>
      <w:r w:rsidRPr="00133A4D">
        <w:rPr>
          <w:rFonts w:ascii="Times New Roman" w:eastAsia="Arial" w:hAnsi="Times New Roman" w:cs="Times New Roman"/>
          <w:lang w:val="en-US"/>
        </w:rPr>
        <w:fldChar w:fldCharType="end"/>
      </w:r>
      <w:r w:rsidRPr="00133A4D">
        <w:rPr>
          <w:rFonts w:ascii="Times New Roman" w:eastAsia="Arial" w:hAnsi="Times New Roman" w:cs="Times New Roman"/>
          <w:lang w:val="en-US"/>
        </w:rPr>
        <w:t xml:space="preserve"> describe a remote technology to reduce the costs of the hardware setup for control experiments. The technology is composed by a Raspberry Pi that runs with an open and scalable system known as REX Control System. </w:t>
      </w:r>
      <w:hyperlink w:anchor="page24" w:history="1">
        <w:r w:rsidRPr="00133A4D">
          <w:rPr>
            <w:rFonts w:ascii="Times New Roman" w:eastAsia="Arial" w:hAnsi="Times New Roman" w:cs="Times New Roman"/>
            <w:lang w:val="en-US"/>
          </w:rPr>
          <w:t>Čech et al.</w:t>
        </w:r>
      </w:hyperlink>
      <w:r w:rsidRPr="00133A4D">
        <w:rPr>
          <w:rFonts w:ascii="Times New Roman" w:hAnsi="Times New Roman" w:cs="Times New Roman"/>
        </w:rPr>
        <w:fldChar w:fldCharType="begin" w:fldLock="1"/>
      </w:r>
      <w:r w:rsidRPr="00133A4D">
        <w:rPr>
          <w:rFonts w:ascii="Times New Roman" w:hAnsi="Times New Roman" w:cs="Times New Roman"/>
        </w:rPr>
        <w:instrText xml:space="preserve">ADDIN CSL_CITATION {"citationItems":[{"id":"ITEM-1","itemData":{"DOI":"https://doi.org/10.3182/20140824-6-ZA-1003.00781","ISSN":"1474-6670","abstract":"In last two decades, virtual laboratories help to teach students and train technicians in a broad range of engineering areas including automation and control. However, there is still a lack of laboratories that present more complex control schemes directly related to industrial problems. In this paper, new virtual laboratories presenting feedback and feedforward vibration damping </w:instrText>
      </w:r>
      <w:r w:rsidRPr="00133A4D">
        <w:rPr>
          <w:rFonts w:ascii="Times New Roman" w:hAnsi="Times New Roman" w:cs="Times New Roman"/>
          <w:lang w:val="en-US"/>
        </w:rPr>
        <w:instrText>techniques are described. Thanks to the automatic code generation, the presented algorithms are directly deployable to various real-time platforms suitable for teaching/training or professional industrial applications ranging from industrial PCs towards deep embedded boards like Raspberry Pi. The interactive tools are freely accessible at www.ContLab.eu. The authors believe that those virtual labs may be useful for both academic and industrial sphere.","author":[{"dropping-particle":"","family":"Čech","given":"Martin","non-dropping-particle":"","parse-names":false,"suffix":""},{"dropping-particle":"","family":"Schlegel","given":"Miloš","non-dropping-particle":"","parse-names":false,"suffix":""},{"dropping-particle":"","family":"Balda","given":"Pavel","non-dropping-particle":"","parse-names":false,"suffix":""},{"dropping-particle":"","family":"Reitinger","given":"Jan","non-dropping-particle":"","parse-names":false,"suffix":""}],"container-title":"IFAC Proceedings Volumes","id":"ITEM-1","issue":"3","issued":{"date-parts":[["2014"]]},"page":"10580-10585","title":"New tools for teaching vibration damping concepts: ContLab.eu","type":"article-journal","volume":"47"},"uris":["http://www.mendeley.com/documents/?uuid=499a4b0d-d81c-49fa-bd66-4fe6f7615103"]}],"mendeley":{"formattedCitation":"[2]","plainTextFormattedCitation":"[2]","previouslyFormattedCitation":"[2]"},"properties":{"noteIndex":0},"schema":"https://github.com/citation-style-language/schema/raw/master/csl-citation.json"}</w:instrText>
      </w:r>
      <w:r w:rsidRPr="00133A4D">
        <w:rPr>
          <w:rFonts w:ascii="Times New Roman" w:hAnsi="Times New Roman" w:cs="Times New Roman"/>
        </w:rPr>
        <w:fldChar w:fldCharType="separate"/>
      </w:r>
      <w:r w:rsidRPr="00133A4D">
        <w:rPr>
          <w:rFonts w:ascii="Times New Roman" w:hAnsi="Times New Roman" w:cs="Times New Roman"/>
          <w:noProof/>
          <w:lang w:val="en-US"/>
        </w:rPr>
        <w:t>[2]</w:t>
      </w:r>
      <w:r w:rsidRPr="00133A4D">
        <w:rPr>
          <w:rFonts w:ascii="Times New Roman" w:hAnsi="Times New Roman" w:cs="Times New Roman"/>
        </w:rPr>
        <w:fldChar w:fldCharType="end"/>
      </w:r>
      <w:r w:rsidRPr="00133A4D">
        <w:rPr>
          <w:rFonts w:ascii="Times New Roman" w:hAnsi="Times New Roman" w:cs="Times New Roman"/>
          <w:lang w:val="en-US"/>
        </w:rPr>
        <w:t xml:space="preserve"> </w:t>
      </w:r>
      <w:r w:rsidRPr="00133A4D">
        <w:rPr>
          <w:rFonts w:ascii="Times New Roman" w:eastAsia="Arial" w:hAnsi="Times New Roman" w:cs="Times New Roman"/>
          <w:lang w:val="en-US"/>
        </w:rPr>
        <w:t xml:space="preserve">describe the virtual laboratories </w:t>
      </w:r>
      <w:r w:rsidRPr="00133A4D">
        <w:rPr>
          <w:rFonts w:ascii="Times New Roman" w:eastAsia="Arial" w:hAnsi="Times New Roman" w:cs="Times New Roman"/>
          <w:i/>
          <w:lang w:val="en-US"/>
        </w:rPr>
        <w:t>ContLab</w:t>
      </w:r>
      <w:r w:rsidRPr="00133A4D">
        <w:rPr>
          <w:rFonts w:ascii="Times New Roman" w:eastAsia="Arial" w:hAnsi="Times New Roman" w:cs="Times New Roman"/>
          <w:lang w:val="en-US"/>
        </w:rPr>
        <w:t xml:space="preserve">, which are dedicated to feedback and feedforward vibration control, and damping. The system was developed with the REX Control System that automatically generates the code in Java language for the different controllers. Bermúdez-Ortega et al. </w:t>
      </w:r>
      <w:r w:rsidRPr="00133A4D">
        <w:rPr>
          <w:rFonts w:ascii="Times New Roman" w:eastAsia="Arial" w:hAnsi="Times New Roman" w:cs="Times New Roman"/>
          <w:lang w:val="en-US"/>
        </w:rPr>
        <w:fldChar w:fldCharType="begin" w:fldLock="1"/>
      </w:r>
      <w:r w:rsidRPr="00133A4D">
        <w:rPr>
          <w:rFonts w:ascii="Times New Roman" w:eastAsia="Arial" w:hAnsi="Times New Roman" w:cs="Times New Roman"/>
          <w:lang w:val="en-US"/>
        </w:rPr>
        <w:instrText>ADDIN CSL_CITATION {"citationItems":[{"id":"ITEM-1","itemData":{"DOI":"10.1016/j.ifacol.2015.11.230","ISSN":"24058963","abstract":"This paper presents a new approach to develop remote practices for Systems Engineering and Automatic Control laboratories based on Easy JavaScript Simulations (EJsS), Raspberry Pi and Node.js. EJsS is used to create a JavaScript and HTML5 laboratory front-end that lets teachers and students parametrize and observe the behavior of the controllers/systems under study from the web-browsers of their tablets and smartphones. The Raspberry Pi, a low-cost single-board computer, is in charge of running 1) the C program that closes the control loop over the selected plant and 2) the JavaScript laboratory web server that hosts the laboratory front-end and communicates it with the controller. Finally, the JavaScript development and runtime platform Node.js is used 1) to develop and run the Javascript laboratory web sever within the Raspberry Pi and 2) to support the communications between the laboratory front-end and server. The new strategy, tested over a Proportional/Integral/Differential (PID) controller for a vertical mono-rotor plant, provides low-cost real-time support to the controller and friendly remote access from mobile devices to the practices for the students.","author":[{"dropping-particle":"","family":"Bermúdez-Ortega","given":"J.","non-dropping-particle":"","parse-names":false,"suffix":""},{"dropping-particle":"","family":"Besada-Portas","given":"E.","non-dropping-particle":"","parse-names":false,"suffix":""},{"dropping-particle":"","family":"López-Orozco","given":"J. A.","non-dropping-particle":"","parse-names":false,"suffix":""},{"dropping-particle":"","family":"Bonache-Seco","given":"J. A.","non-dropping-particle":"","parse-names":false,"suffix":""},{"dropping-particle":"La","family":"Cruz","given":"J. M.De","non-dropping-particle":"","parse-names":false,"suffix":""}],"container-title":"IFAC-PapersOnLine","id":"ITEM-1","issue":"29","issued":{"date-parts":[["2015"]]},"page":"158-163","publisher":"Elsevier B.V.","title":"Remote Web-based Control Laboratory for Mobile Devices based on EJsS, Raspberry Pi and Node.js","type":"article-journal","volume":"48"},"uris":["http://www.mendeley.com/documents/?uuid=eec08213-6724-443b-9b8d-6646be4b6b51"]}],"mendeley":{"formattedCitation":"[3]","plainTextFormattedCitation":"[3]","previouslyFormattedCitation":"[3]"},"properties":{"noteIndex":0},"schema":"https://github.com/citation-style-language/schema/raw/master/csl-citation.json"}</w:instrText>
      </w:r>
      <w:r w:rsidRPr="00133A4D">
        <w:rPr>
          <w:rFonts w:ascii="Times New Roman" w:eastAsia="Arial" w:hAnsi="Times New Roman" w:cs="Times New Roman"/>
          <w:lang w:val="en-US"/>
        </w:rPr>
        <w:fldChar w:fldCharType="separate"/>
      </w:r>
      <w:r w:rsidRPr="00133A4D">
        <w:rPr>
          <w:rFonts w:ascii="Times New Roman" w:eastAsia="Arial" w:hAnsi="Times New Roman" w:cs="Times New Roman"/>
          <w:noProof/>
          <w:lang w:val="en-US"/>
        </w:rPr>
        <w:t>[3]</w:t>
      </w:r>
      <w:r w:rsidRPr="00133A4D">
        <w:rPr>
          <w:rFonts w:ascii="Times New Roman" w:eastAsia="Arial" w:hAnsi="Times New Roman" w:cs="Times New Roman"/>
          <w:lang w:val="en-US"/>
        </w:rPr>
        <w:fldChar w:fldCharType="end"/>
      </w:r>
      <w:r w:rsidRPr="00133A4D">
        <w:rPr>
          <w:rFonts w:ascii="Times New Roman" w:eastAsia="Arial" w:hAnsi="Times New Roman" w:cs="Times New Roman"/>
          <w:lang w:val="en-US"/>
        </w:rPr>
        <w:t xml:space="preserve"> present a Remote Laboratory (RL) for automatic control education that employs Easy JavaScript Simulations (EJsS), Node.js, and Raspberry Pis. The Raspberry Pi is used as a server and controller application for the plant (vertical mono-rotor). The students and teachers can parametrize and observe the behavior of the PID controller, and the control plant. Reck and Sreenivas </w:t>
      </w:r>
      <w:r w:rsidRPr="00133A4D">
        <w:rPr>
          <w:rFonts w:ascii="Times New Roman" w:eastAsia="Arial" w:hAnsi="Times New Roman" w:cs="Times New Roman"/>
          <w:lang w:val="en-US"/>
        </w:rPr>
        <w:fldChar w:fldCharType="begin" w:fldLock="1"/>
      </w:r>
      <w:r w:rsidRPr="00133A4D">
        <w:rPr>
          <w:rFonts w:ascii="Times New Roman" w:eastAsia="Arial" w:hAnsi="Times New Roman" w:cs="Times New Roman"/>
          <w:lang w:val="en-US"/>
        </w:rPr>
        <w:instrText>ADDIN CSL_CITATION {"citationItems":[{"id":"ITEM-1","itemData":{"DOI":"10.3390/electronics5030036","ISSN":"14505843","abstract":"Instructional laboratories are common in engineering programs. Instructional laboratories should evolve with technology and support the changes in higher education, like the increased popularity of online courses. In this study, an affordable and portable laboratory kit was designed to replace the expensive on-campus equipment for two control systems courses. The complete kit costs under $135 and weighs under 0.68 kilograms. It is comprised of off-the-shelf components (e.g., Raspberry Pi, DC motor) and 3D printed parts. The kit has two different configurations. The first (base) configuration is a DC motor system with a position and speed sensor. The second configuration adds a Furuta inverted pendulum attachment with another position sensor. These configurations replicate most of the student learning outcomes for the two control systems courses for which they were designed. 2016 by the author.","author":[{"dropping-particle":"","family":"Reck","given":"Rebecca M","non-dropping-particle":"","parse-names":false,"suffix":""},{"dropping-particle":"","family":"Sreenivas","given":"R S","non-dropping-particle":"","parse-names":false,"suffix":""}],"container-title":"Electronics","id":"ITEM-1","issue":"3","issued":{"date-parts":[["2016"]]},"note":"Compilation and indexing terms, Copyright 2020 Elsevier Inc.","publisher":"University of Banja Luka, Faculty of Electrical Engineering","publisher-place":"Mechanical Engineering Department, Kettering Unviersity, 1700 W University Avenue, Flint; MI; 48504, United StatesIndustrial and Enterprise Systems Engineering Department, University of Illinois at Urbana-Champaign, 104 S. Mathews Ave, Urbana; IL; 61801,","title":"Developing an affordable and portable control systems laboratory kit with a Raspberry Pi","type":"article-journal","volume":"5"},"uris":["http://www.mendeley.com/documents/?uuid=029772ab-3812-403e-b921-ad6a52925121"]}],"mendeley":{"formattedCitation":"[4]","plainTextFormattedCitation":"[4]","previouslyFormattedCitation":"[4]"},"properties":{"noteIndex":0},"schema":"https://github.com/citation-style-language/schema/raw/master/csl-citation.json"}</w:instrText>
      </w:r>
      <w:r w:rsidRPr="00133A4D">
        <w:rPr>
          <w:rFonts w:ascii="Times New Roman" w:eastAsia="Arial" w:hAnsi="Times New Roman" w:cs="Times New Roman"/>
          <w:lang w:val="en-US"/>
        </w:rPr>
        <w:fldChar w:fldCharType="separate"/>
      </w:r>
      <w:r w:rsidRPr="00133A4D">
        <w:rPr>
          <w:rFonts w:ascii="Times New Roman" w:eastAsia="Arial" w:hAnsi="Times New Roman" w:cs="Times New Roman"/>
          <w:noProof/>
          <w:lang w:val="en-US"/>
        </w:rPr>
        <w:t>[4]</w:t>
      </w:r>
      <w:r w:rsidRPr="00133A4D">
        <w:rPr>
          <w:rFonts w:ascii="Times New Roman" w:eastAsia="Arial" w:hAnsi="Times New Roman" w:cs="Times New Roman"/>
          <w:lang w:val="en-US"/>
        </w:rPr>
        <w:fldChar w:fldCharType="end"/>
      </w:r>
      <w:r w:rsidRPr="00133A4D">
        <w:rPr>
          <w:rFonts w:ascii="Times New Roman" w:eastAsia="Arial" w:hAnsi="Times New Roman" w:cs="Times New Roman"/>
          <w:lang w:val="en-US"/>
        </w:rPr>
        <w:t xml:space="preserve"> developed a kit for a course of control systems (GE320). The authors mentioned several experiments with the kit that has the purpose to improve the learning of the students in the topics of system identification, system frequency response, stability, PID controllers, among others. Sobota et al. </w:t>
      </w:r>
      <w:r w:rsidRPr="00133A4D">
        <w:rPr>
          <w:rFonts w:ascii="Times New Roman" w:eastAsia="Arial" w:hAnsi="Times New Roman" w:cs="Times New Roman"/>
          <w:lang w:val="en-US"/>
        </w:rPr>
        <w:fldChar w:fldCharType="begin" w:fldLock="1"/>
      </w:r>
      <w:r>
        <w:rPr>
          <w:rFonts w:ascii="Times New Roman" w:eastAsia="Arial" w:hAnsi="Times New Roman" w:cs="Times New Roman"/>
          <w:lang w:val="en-US"/>
        </w:rPr>
        <w:instrText>ADDIN CSL_CITATION {"citationItems":[{"id":"ITEM-1","itemData":{"DOI":"10.1016/j.ifacol.2019.08.126","ISSN":"2405-8963","abstract":"Excluding hands-on experience with physical plants from control\neducation is tempting in many aspects, but at the same time it is very\ndangerous. This paper explains why and recommends a compromise between\ndemanding maintenance of physical plants for students to control and\nrelying on pure numeric simulations within the whole curriculum. The\ngolden mean might be the use of real-time simulators with physical\ninputs and outputs, i.e. hardware-in-the-loop (HIL) simulators. Three\nexamples of HIL simulators are presented, covering a coupled tanks\nmodel, a quarter-car model and a nuclear reactor model. (C) 2019, IFAC\n(International Federation of Automatic Control) Hosting by Elsevier Ltd.\nAll rights reserved.","author":[{"dropping-particle":"","family":"Sobota","given":"J","non-dropping-particle":"","parse-names":false,"suffix":""},{"dropping-particle":"","family":"Goubej","given":"M","non-dropping-particle":"","parse-names":false,"suffix":""},{"dropping-particle":"","family":"Konigsmarkova","given":"J","non-dropping-particle":"","parse-names":false,"suffix":""},{"dropping-particle":"","family":"Cech","given":"M","non-dropping-particle":"","parse-names":false,"suffix":""}],"container-title":"IFAC PAPERSONLINE","id":"ITEM-1","issue":"9","issued":{"date-parts":[["2019"]]},"note":"12th IFAC Symposium on Advances in Control Education (ACE),\nPhiladelphia, PA, JUL 07-09, 2019","page":"68-73","publisher":"ELSEVIER","publisher-place":"RADARWEG 29, 1043 NX AMSTERDAM, NETHERLANDS","title":"Raspberry Pi-based HIL simulators for control education","type":"article-journal","volume":"52"},"uris":["http://www.mendeley.com/documents/?uuid=9ff04a05-3727-4a00-8365-f3af631e6b00"]}],"mendeley":{"formattedCitation":"[5]","plainTextFormattedCitation":"[5]","previouslyFormattedCitation":"[5]"},"properties":{"noteIndex":0},"schema":"https://github.com/citation-style-language/schema/raw/master/csl-citation.json"}</w:instrText>
      </w:r>
      <w:r w:rsidRPr="00133A4D">
        <w:rPr>
          <w:rFonts w:ascii="Times New Roman" w:eastAsia="Arial" w:hAnsi="Times New Roman" w:cs="Times New Roman"/>
          <w:lang w:val="en-US"/>
        </w:rPr>
        <w:fldChar w:fldCharType="separate"/>
      </w:r>
      <w:r w:rsidRPr="00133A4D">
        <w:rPr>
          <w:rFonts w:ascii="Times New Roman" w:eastAsia="Arial" w:hAnsi="Times New Roman" w:cs="Times New Roman"/>
          <w:noProof/>
          <w:lang w:val="en-US"/>
        </w:rPr>
        <w:t>[5]</w:t>
      </w:r>
      <w:r w:rsidRPr="00133A4D">
        <w:rPr>
          <w:rFonts w:ascii="Times New Roman" w:eastAsia="Arial" w:hAnsi="Times New Roman" w:cs="Times New Roman"/>
          <w:lang w:val="en-US"/>
        </w:rPr>
        <w:fldChar w:fldCharType="end"/>
      </w:r>
      <w:r w:rsidRPr="00133A4D">
        <w:rPr>
          <w:rFonts w:ascii="Times New Roman" w:eastAsia="Arial" w:hAnsi="Times New Roman" w:cs="Times New Roman"/>
          <w:lang w:val="en-US"/>
        </w:rPr>
        <w:t>expose some (HIL) simulations and experiments for control systems education. The students are exposed to problems in control engineering independently of the used hardware, allowing them a better understanding of the concepts and theories in this area.</w:t>
      </w:r>
    </w:p>
    <w:p w14:paraId="5BFEA956" w14:textId="77777777" w:rsidR="00133A4D" w:rsidRPr="00133A4D" w:rsidRDefault="00133A4D" w:rsidP="00133A4D">
      <w:pPr>
        <w:spacing w:line="277" w:lineRule="auto"/>
        <w:ind w:firstLine="299"/>
        <w:jc w:val="both"/>
        <w:rPr>
          <w:rFonts w:ascii="Times New Roman" w:eastAsia="Arial" w:hAnsi="Times New Roman" w:cs="Times New Roman"/>
          <w:lang w:val="en-US"/>
        </w:rPr>
      </w:pPr>
    </w:p>
    <w:p w14:paraId="5A8F66A2" w14:textId="77777777" w:rsidR="00133A4D" w:rsidRPr="00133A4D" w:rsidRDefault="00133A4D" w:rsidP="00133A4D">
      <w:pPr>
        <w:spacing w:line="3" w:lineRule="exact"/>
        <w:rPr>
          <w:rFonts w:ascii="Times New Roman" w:eastAsia="Arial" w:hAnsi="Times New Roman" w:cs="Times New Roman"/>
          <w:color w:val="2F4F4F"/>
          <w:lang w:val="en-US"/>
        </w:rPr>
      </w:pPr>
    </w:p>
    <w:p w14:paraId="4A6146BE" w14:textId="0BBBCDCA" w:rsidR="00133A4D" w:rsidRPr="00C87887" w:rsidRDefault="00133A4D" w:rsidP="00133A4D">
      <w:pPr>
        <w:spacing w:line="249" w:lineRule="auto"/>
        <w:ind w:firstLine="299"/>
        <w:jc w:val="both"/>
        <w:rPr>
          <w:rFonts w:ascii="Times New Roman" w:eastAsia="Arial" w:hAnsi="Times New Roman" w:cs="Times New Roman"/>
          <w:lang w:val="en-US"/>
        </w:rPr>
      </w:pPr>
      <w:r w:rsidRPr="00C87887">
        <w:rPr>
          <w:rFonts w:ascii="Times New Roman" w:eastAsia="Arial" w:hAnsi="Times New Roman" w:cs="Times New Roman"/>
          <w:i/>
          <w:iCs/>
          <w:lang w:val="en-US"/>
        </w:rPr>
        <w:t>In robotics and mechatronics</w:t>
      </w:r>
      <w:r w:rsidRPr="00C87887">
        <w:rPr>
          <w:rFonts w:ascii="Times New Roman" w:eastAsia="Arial" w:hAnsi="Times New Roman" w:cs="Times New Roman"/>
          <w:lang w:val="en-US"/>
        </w:rPr>
        <w:t xml:space="preserve">, James et al. </w:t>
      </w:r>
      <w:r w:rsidRPr="00C87887">
        <w:rPr>
          <w:rFonts w:ascii="Times New Roman" w:eastAsia="Arial" w:hAnsi="Times New Roman" w:cs="Times New Roman"/>
          <w:lang w:val="en-US"/>
        </w:rPr>
        <w:fldChar w:fldCharType="begin" w:fldLock="1"/>
      </w:r>
      <w:r w:rsidRPr="00C87887">
        <w:rPr>
          <w:rFonts w:ascii="Times New Roman" w:eastAsia="Arial" w:hAnsi="Times New Roman" w:cs="Times New Roman"/>
          <w:lang w:val="en-US"/>
        </w:rPr>
        <w:instrText>ADDIN CSL_CITATION {"citationItems":[{"id":"ITEM-1","itemData":{"DOI":"10.1109/ICEBE.2013.10","ISBN":"9780769551111","abstract":"This paper describes some results of the FP7 CLEM project, Cloud E-learning for Mechatronics. An interesting development has been the creation of remote laboratories in the cloud. Learners can access such laboratories to help with their practical learning about mechatronics without need to set up laboratories at their own institutions. On the other hand the cloud infrastructure enables multiple laboratories to come together virtually to create an ecosystem for educators and learners. From such a system, educators can pick and mix materials to create suitable courses for their students. This means that learners can experience different types of devices and laboratories through the cloud. The paper provides an overview of the CLEM project, presenting results so far. In addition to the remote laboratories set up using a Raspberry Pi and Arduino microprocessor structure, this paper also presents information on the results of a survey and the development of static learning material. It also explains how a holistic e-learning experience can be obtained through use of static and dynamic material together with facilities for collaboration and innovation. © 2013 IEEE.","author":[{"dropping-particle":"","family":"James","given":"Anne E.","non-dropping-particle":"","parse-names":false,"suffix":""},{"dropping-particle":"","family":"Chao","given":"Kuo Ming","non-dropping-particle":"","parse-names":false,"suffix":""},{"dropping-particle":"","family":"Li","given":"Weidong","non-dropping-particle":"","parse-names":false,"suffix":""},{"dropping-particle":"","family":"Matei","given":"Adriana","non-dropping-particle":"","parse-names":false,"suffix":""},{"dropping-particle":"","family":"Nanos","given":"Antonios G.","non-dropping-particle":"","parse-names":false,"suffix":""},{"dropping-particle":"","family":"Stan","given":"Sergiu Dan","non-dropping-particle":"","parse-names":false,"suffix":""},{"dropping-particle":"","family":"Figliolini","given":"Giorgio","non-dropping-particle":"","parse-names":false,"suffix":""},{"dropping-particle":"","family":"Rea","given":"Pierluigi","non-dropping-particle":"","parse-names":false,"suffix":""},{"dropping-particle":"","family":"Bouzgarrou","given":"Chedli B.","non-dropping-particle":"","parse-names":false,"suffix":""},{"dropping-particle":"","family":"Bratanov","given":"Daniel","non-dropping-particle":"","parse-names":false,"suffix":""},{"dropping-particle":"","family":"Cooper","given":"Joshua","non-dropping-particle":"","parse-names":false,"suffix":""},{"dropping-particle":"","family":"Wenzel","given":"Ansgar","non-dropping-particle":"","parse-names":false,"suffix":""},{"dropping-particle":"","family":"Capelle","given":"Jürgen","non-dropping-particle":"Van","parse-names":false,"suffix":""},{"dropping-particle":"","family":"Struckmeier","given":"Kerstin","non-dropping-particle":"","parse-names":false,"suffix":""}],"container-title":"Proceedings - 2013 IEEE 10th International Conference on e-Business Engineering, ICEBE 2013","id":"ITEM-1","issued":{"date-parts":[["2013"]]},"page":"62-69","title":"An ecosystem for E-learning in mechatronics: The CLEM project","type":"article-journal"},"uris":["http://www.mendeley.com/documents/?uuid=d0f989f2-b506-41b8-954b-2f189bfe3a61"]}],"mendeley":{"formattedCitation":"[6]","plainTextFormattedCitation":"[6]","previouslyFormattedCitation":"[6]"},"properties":{"noteIndex":0},"schema":"https://github.com/citation-style-language/schema/raw/master/csl-citation.json"}</w:instrText>
      </w:r>
      <w:r w:rsidRPr="00C87887">
        <w:rPr>
          <w:rFonts w:ascii="Times New Roman" w:eastAsia="Arial" w:hAnsi="Times New Roman" w:cs="Times New Roman"/>
          <w:lang w:val="en-US"/>
        </w:rPr>
        <w:fldChar w:fldCharType="separate"/>
      </w:r>
      <w:r w:rsidRPr="00C87887">
        <w:rPr>
          <w:rFonts w:ascii="Times New Roman" w:eastAsia="Arial" w:hAnsi="Times New Roman" w:cs="Times New Roman"/>
          <w:noProof/>
          <w:lang w:val="en-US"/>
        </w:rPr>
        <w:t>[6]</w:t>
      </w:r>
      <w:r w:rsidRPr="00C87887">
        <w:rPr>
          <w:rFonts w:ascii="Times New Roman" w:eastAsia="Arial" w:hAnsi="Times New Roman" w:cs="Times New Roman"/>
          <w:lang w:val="en-US"/>
        </w:rPr>
        <w:fldChar w:fldCharType="end"/>
      </w:r>
      <w:r w:rsidRPr="00C87887">
        <w:rPr>
          <w:rFonts w:ascii="Times New Roman" w:eastAsia="Arial" w:hAnsi="Times New Roman" w:cs="Times New Roman"/>
          <w:lang w:val="en-US"/>
        </w:rPr>
        <w:t xml:space="preserve"> propose an infrastructure to support the development of skills in the students through a remote laboratory in the cloud called Cloud E-learning for Mechatronics (CLEM). The authors made a preliminary survey to 80 potential trainers to know the feasibility of the laboratory and perception of the learning materials deployed in it.</w:t>
      </w:r>
    </w:p>
    <w:p w14:paraId="10E3C476" w14:textId="77777777" w:rsidR="00133A4D" w:rsidRPr="00133A4D" w:rsidRDefault="00133A4D" w:rsidP="00133A4D">
      <w:pPr>
        <w:spacing w:line="2" w:lineRule="exact"/>
        <w:rPr>
          <w:rFonts w:ascii="Times New Roman" w:eastAsia="Arial" w:hAnsi="Times New Roman" w:cs="Times New Roman"/>
          <w:color w:val="2F4F4F"/>
          <w:lang w:val="en-US"/>
        </w:rPr>
      </w:pPr>
    </w:p>
    <w:p w14:paraId="6309C9C9" w14:textId="77777777" w:rsidR="00133A4D" w:rsidRDefault="00133A4D" w:rsidP="00133A4D">
      <w:pPr>
        <w:jc w:val="both"/>
        <w:rPr>
          <w:rFonts w:ascii="Times New Roman" w:eastAsia="Arial" w:hAnsi="Times New Roman" w:cs="Times New Roman"/>
          <w:lang w:val="en-US"/>
        </w:rPr>
      </w:pPr>
    </w:p>
    <w:p w14:paraId="0EC18AD9" w14:textId="5A2D058A" w:rsidR="00133A4D" w:rsidRPr="00133A4D" w:rsidRDefault="00133A4D" w:rsidP="00133A4D">
      <w:pPr>
        <w:ind w:firstLine="299"/>
        <w:jc w:val="both"/>
        <w:rPr>
          <w:rFonts w:ascii="Times New Roman" w:eastAsia="Arial" w:hAnsi="Times New Roman" w:cs="Times New Roman"/>
          <w:lang w:val="en-US"/>
        </w:rPr>
      </w:pPr>
      <w:r w:rsidRPr="00133A4D">
        <w:rPr>
          <w:rFonts w:ascii="Times New Roman" w:eastAsia="Arial" w:hAnsi="Times New Roman" w:cs="Times New Roman"/>
          <w:i/>
          <w:iCs/>
          <w:lang w:val="en-US"/>
        </w:rPr>
        <w:t>In communication networks</w:t>
      </w:r>
      <w:r w:rsidRPr="00133A4D">
        <w:rPr>
          <w:rFonts w:ascii="Times New Roman" w:eastAsia="Arial" w:hAnsi="Times New Roman" w:cs="Times New Roman"/>
          <w:lang w:val="en-US"/>
        </w:rPr>
        <w:t xml:space="preserve">, a study to observe the feasibility of the Raspberry Pi for a laboratory is expose by Kyuchukova et al. </w:t>
      </w:r>
      <w:r w:rsidRPr="00133A4D">
        <w:rPr>
          <w:rFonts w:ascii="Times New Roman" w:eastAsia="Arial" w:hAnsi="Times New Roman" w:cs="Times New Roman"/>
          <w:lang w:val="en-US"/>
        </w:rPr>
        <w:fldChar w:fldCharType="begin" w:fldLock="1"/>
      </w:r>
      <w:r>
        <w:rPr>
          <w:rFonts w:ascii="Times New Roman" w:eastAsia="Arial" w:hAnsi="Times New Roman" w:cs="Times New Roman"/>
          <w:lang w:val="en-US"/>
        </w:rPr>
        <w:instrText>ADDIN CSL_CITATION {"citationItems":[{"id":"ITEM-1","itemData":{"ISBN":"978-1-4799-1756-3","ISSN":"2380-1603","abstract":"During the last years many virtual laboratories have been developed, but\nnot all of them were successfully adopted. Designing, planning and\ncreating a virtual laboratory can be a very difficult process, which can\nget even more complicated if the laboratory has to provide access to\nreal equipment. One of the most problematic steps when developing such\nvirtual laboratories is the selection of the right access method. At the\npresent moment of time there are many technologies that allow users to\naccess devices remotely. One of these possible solutions is to use the\nTelnet/SSH protocols for remote access. Nevertheless, the use of these\nprotocols require at least one active network interface per device,\nwhich in some cases can present a problem. There are some other\ndrawbacks of using Telnet/SSH for remote access as well - virtual\nlaboratories are often created with the purpose to be used in the\neducation process, which means that the users of these systems in most\ncases are students. These less experienced users might accidently delete\nthe configuration of the interface that is dedicated for the remote\naccess, which will result in the immediate loss of connection to the\ndevice and will require administrator intervention to fix this access\nissue. An alternative solution to provide remote access is to use a\nconsole server. A detailed analysis on the possibilities for remote\naccess using console servers, present them as reliable, but also as a\nvery expensive solutions. In this paper we will investigate the\npossibilities to replace the expensive console servers with much cheaper\ndevices. One such device is the Raspberry Pi - a low cost device that\nwas developed to enhance the education process of children and students\nin the field of the computer sciences and their related subjects. In\nthis paper we will investigate and compare the characteristics of the\nRaspberry Pi to the most widely used console servers and we will present\na way to use the Raspberry Pi as a console server for remote access to\ntelecommunication routers and switches.","author":[{"dropping-particle":"","family":"Kyuchukova","given":"Diyana","non-dropping-particle":"","parse-names":false,"suffix":""},{"dropping-particle":"","family":"Hristov","given":"Georgi","non-dropping-particle":"","parse-names":false,"suffix":""},{"dropping-particle":"","family":"Zahariev","given":"Plamen","non-dropping-particle":"","parse-names":false,"suffix":""},{"dropping-particle":"","family":"Borisov","given":"Svilen","non-dropping-particle":"","parse-names":false,"suffix":""}],"collection-title":"International Conference on Information Technology Based Higher Education and Training","container-title":"2015 INTERNATIONAL CONFERENCE ON INFORMATION TECHNOLOGY BASED HIGHER EDUCATION AND TRAINING (ITHET)","id":"ITEM-1","issued":{"date-parts":[["2015"]]},"note":"International Conference on Information Technology Based Higher\nEducation and Training (ITHET), Lisbon, PORTUGAL, JUN 11-13, 2015","publisher":"IEEE","publisher-place":"345 E 47TH ST, NEW YORK, NY 10017 USA","title":"A study on the possibility to use Raspberry Pi as a console server for remote access to devices in virtual learning environments","type":"paper-conference"},"uris":["http://www.mendeley.com/documents/?uuid=1e4f65d3-0cf3-45df-95af-c4c54d91a13f"]}],"mendeley":{"formattedCitation":"[7]","plainTextFormattedCitation":"[7]","previouslyFormattedCitation":"[7]"},"properties":{"noteIndex":0},"schema":"https://github.com/citation-style-language/schema/raw/master/csl-citation.json"}</w:instrText>
      </w:r>
      <w:r w:rsidRPr="00133A4D">
        <w:rPr>
          <w:rFonts w:ascii="Times New Roman" w:eastAsia="Arial" w:hAnsi="Times New Roman" w:cs="Times New Roman"/>
          <w:lang w:val="en-US"/>
        </w:rPr>
        <w:fldChar w:fldCharType="separate"/>
      </w:r>
      <w:r w:rsidRPr="00133A4D">
        <w:rPr>
          <w:rFonts w:ascii="Times New Roman" w:eastAsia="Arial" w:hAnsi="Times New Roman" w:cs="Times New Roman"/>
          <w:noProof/>
          <w:lang w:val="en-US"/>
        </w:rPr>
        <w:t>[7]</w:t>
      </w:r>
      <w:r w:rsidRPr="00133A4D">
        <w:rPr>
          <w:rFonts w:ascii="Times New Roman" w:eastAsia="Arial" w:hAnsi="Times New Roman" w:cs="Times New Roman"/>
          <w:lang w:val="en-US"/>
        </w:rPr>
        <w:fldChar w:fldCharType="end"/>
      </w:r>
      <w:r w:rsidRPr="00133A4D">
        <w:rPr>
          <w:rFonts w:ascii="Times New Roman" w:eastAsia="Arial" w:hAnsi="Times New Roman" w:cs="Times New Roman"/>
          <w:lang w:val="en-US"/>
        </w:rPr>
        <w:t xml:space="preserve">. The proposal explores the possibility to replace the console servers that result expensive by low-cost SBCs devices. The authors proposed an architecture for communications network using the Raspberry Pi </w:t>
      </w:r>
      <w:r w:rsidRPr="00133A4D">
        <w:rPr>
          <w:rFonts w:ascii="Times New Roman" w:hAnsi="Times New Roman" w:cs="Times New Roman"/>
          <w:lang w:val="en-US"/>
        </w:rPr>
        <w:t>as a console server.</w:t>
      </w:r>
    </w:p>
    <w:p w14:paraId="31F853A4" w14:textId="77777777" w:rsidR="00133A4D" w:rsidRPr="00133A4D" w:rsidRDefault="00133A4D" w:rsidP="00133A4D">
      <w:pPr>
        <w:rPr>
          <w:rFonts w:ascii="Times New Roman" w:hAnsi="Times New Roman" w:cs="Times New Roman"/>
          <w:lang w:val="en-US"/>
        </w:rPr>
      </w:pPr>
    </w:p>
    <w:p w14:paraId="1EAD85E2" w14:textId="3A4D5F7B" w:rsidR="00133A4D" w:rsidRPr="00133A4D" w:rsidRDefault="00133A4D" w:rsidP="00133A4D">
      <w:pPr>
        <w:ind w:firstLine="299"/>
        <w:jc w:val="both"/>
        <w:rPr>
          <w:rFonts w:ascii="Times New Roman" w:hAnsi="Times New Roman" w:cs="Times New Roman"/>
          <w:lang w:val="en-US"/>
        </w:rPr>
      </w:pPr>
      <w:r w:rsidRPr="00133A4D">
        <w:rPr>
          <w:rFonts w:ascii="Times New Roman" w:hAnsi="Times New Roman" w:cs="Times New Roman"/>
          <w:i/>
          <w:iCs/>
          <w:lang w:val="en-US"/>
        </w:rPr>
        <w:t>In smart grids</w:t>
      </w:r>
      <w:r w:rsidRPr="00133A4D">
        <w:rPr>
          <w:rFonts w:ascii="Times New Roman" w:hAnsi="Times New Roman" w:cs="Times New Roman"/>
          <w:lang w:val="en-US"/>
        </w:rPr>
        <w:t xml:space="preserve">, Schvarcbacher and Rossi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SEAA.2017.43","ISBN":"978-1-5386-2141-7","abstract":"Smart Grids have nowadays gained wide diffusion and relevance. Due to the complexity of the grid, many Smart Grids laboratories have emerged over the years to provide partially virtualized environments for testing and co-simulation testbeds for the modern grid. However, the costs for setting-up Smart Grids laboratories are substantial, representing a barrier for newcomers and for educational purposes. In this paper, we propose an hardware-in-the-loop (HIL) architectural solution based on Arduino and Raspberry PI boards, supported by the Mosaik framework to simulate different Smart Grids scenarios on a small and cost-effective scale. We highlight the educational benefits that the solution can bring for understanding simulations and HIL in an affordable effective way in an easy-to-deploy environment. 2017 IEEE.","author":[{"dropping-particle":"","family":"Schvarcbacher","given":"Martin","non-dropping-particle":"","parse-names":false,"suffix":""},{"dropping-particle":"","family":"Rossi","given":"Bruno","non-dropping-particle":"","parse-names":false,"suffix":""}],"collection-title":"Proceedings - 43rd Euromicro Conference on Software Engineering and Advanced Applications, SEAA 2017","container-title":"2017 43rd Euromicro Conference on Software Engineering and Advanced Applications (SEAA)","id":"ITEM-1","issued":{"date-parts":[["2017","8"]]},"note":"Compilation and indexing terms, Copyright 2020 Elsevier Inc.","page":"252-255","publisher":"IEEE","publisher-place":"Faculty of Informatics, Masaryk University, Brno, Czech Republic","title":"Smart Grids Co-Simulations with Low-Cost Hardware","type":"paper-conference"},"uris":["http://www.mendeley.com/documents/?uuid=d93e47a5-ccc6-4cee-8817-8eb4dee28dc9"]}],"mendeley":{"formattedCitation":"[8]","plainTextFormattedCitation":"[8]","previouslyFormattedCitation":"[8]"},"properties":{"noteIndex":0},"schema":"https://github.com/citation-style-language/schema/raw/master/csl-citation.json"}</w:instrText>
      </w:r>
      <w:r>
        <w:rPr>
          <w:rFonts w:ascii="Times New Roman" w:hAnsi="Times New Roman" w:cs="Times New Roman"/>
          <w:lang w:val="en-US"/>
        </w:rPr>
        <w:fldChar w:fldCharType="separate"/>
      </w:r>
      <w:r w:rsidRPr="00133A4D">
        <w:rPr>
          <w:rFonts w:ascii="Times New Roman" w:hAnsi="Times New Roman" w:cs="Times New Roman"/>
          <w:noProof/>
          <w:lang w:val="en-US"/>
        </w:rPr>
        <w:t>[8]</w:t>
      </w:r>
      <w:r>
        <w:rPr>
          <w:rFonts w:ascii="Times New Roman" w:hAnsi="Times New Roman" w:cs="Times New Roman"/>
          <w:lang w:val="en-US"/>
        </w:rPr>
        <w:fldChar w:fldCharType="end"/>
      </w:r>
      <w:r w:rsidRPr="00133A4D">
        <w:rPr>
          <w:rFonts w:ascii="Times New Roman" w:hAnsi="Times New Roman" w:cs="Times New Roman"/>
          <w:lang w:val="en-US"/>
        </w:rPr>
        <w:t xml:space="preserve"> expose an alternative of laboratory because of the high cost of the devices and equipment. The authors point-out two scenarios of testbed; the first one is associated with the sunlight level in a solar panel and the second one regarding to predict the power consumption of a load. Authors using the Raspberry Pi and a framework named </w:t>
      </w:r>
      <w:r w:rsidRPr="00133A4D">
        <w:rPr>
          <w:rFonts w:ascii="Times New Roman" w:hAnsi="Times New Roman" w:cs="Times New Roman"/>
          <w:i/>
          <w:iCs/>
          <w:lang w:val="en-US"/>
        </w:rPr>
        <w:t>Mozaïk</w:t>
      </w:r>
      <w:r w:rsidRPr="00133A4D">
        <w:rPr>
          <w:rFonts w:ascii="Times New Roman" w:hAnsi="Times New Roman" w:cs="Times New Roman"/>
          <w:lang w:val="en-US"/>
        </w:rPr>
        <w:t xml:space="preserve"> which executes data synchronization between individual simulation entities. Likewise, Zambrano et al.</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PESGM.2016.7741563","ISBN":"978-1-5090-4168-8","abstract":"This paper describes the design and implementation of GridTeractions, a scalable framework for teaching and testing advanced distribution automation strategies in smart grids. GridTeractions provides a hardware-software platform to interact with online running simulation of distribution systems. The interactive approach leads to fast learning processes for power systems students. Besides, the detailed modeling and continuous results emulate the real systems' operation. This feature allows realistic feedback for testing and design of future automation strategies. The platform uses network communications with Human-Machine Interfaces developed in microprocessor terminals (Raspberry PI 2) to achieve multi-terminal operation. Systems are modeled with OpenDSS scripts and managed by DSSim-PC in order to run simulations in time series with phase domain results, allowing users to continuously evaluate the electrical variables. This paper includes the architecture description, implementation details and validations based in the IEEE test feeders. 2016 IEEE.","author":[{"dropping-particle":"","family":"Zambrano","given":"Cristian","non-dropping-particle":"","parse-names":false,"suffix":""},{"dropping-particle":"","family":"Trujillo","given":"Cesar","non-dropping-particle":"","parse-names":false,"suffix":""},{"dropping-particle":"","family":"Celeita","given":"David","non-dropping-particle":"","parse-names":false,"suffix":""},{"dropping-particle":"","family":"Hernandez","given":"Miguel","non-dropping-particle":"","parse-names":false,"suffix":""},{"dropping-particle":"","family":"Ramos","given":"Gustavo","non-dropping-particle":"","parse-names":false,"suffix":""}],"collection-title":"IEEE Power and Energy Society General Meeting","container-title":"2016 IEEE Power and Energy Society General Meeting (PESGM)","id":"ITEM-1","issued":{"date-parts":[["2016","7"]]},"note":"Compilation and indexing terms, Copyright 2020 Elsevier Inc.","page":"1-5","publisher":"IEEE","publisher-place":"Department of Electrical and Electronic Engineering, Universidad de Los Andes, Bogota D.C., Colombia","title":"GridTeractions: Simulation platform to interact with distribution systems","type":"paper-conference","volume":"2016-Novem"},"uris":["http://www.mendeley.com/documents/?uuid=95912ba8-2e0d-4854-af6b-994ab926ef2b"]}],"mendeley":{"formattedCitation":"[9]","plainTextFormattedCitation":"[9]","previouslyFormattedCitation":"[9]"},"properties":{"noteIndex":0},"schema":"https://github.com/citation-style-language/schema/raw/master/csl-citation.json"}</w:instrText>
      </w:r>
      <w:r>
        <w:rPr>
          <w:rFonts w:ascii="Times New Roman" w:hAnsi="Times New Roman" w:cs="Times New Roman"/>
          <w:lang w:val="en-US"/>
        </w:rPr>
        <w:fldChar w:fldCharType="separate"/>
      </w:r>
      <w:r w:rsidRPr="00133A4D">
        <w:rPr>
          <w:rFonts w:ascii="Times New Roman" w:hAnsi="Times New Roman" w:cs="Times New Roman"/>
          <w:noProof/>
          <w:lang w:val="en-US"/>
        </w:rPr>
        <w:t>[9]</w:t>
      </w:r>
      <w:r>
        <w:rPr>
          <w:rFonts w:ascii="Times New Roman" w:hAnsi="Times New Roman" w:cs="Times New Roman"/>
          <w:lang w:val="en-US"/>
        </w:rPr>
        <w:fldChar w:fldCharType="end"/>
      </w:r>
      <w:r w:rsidRPr="00133A4D">
        <w:rPr>
          <w:rFonts w:ascii="Times New Roman" w:hAnsi="Times New Roman" w:cs="Times New Roman"/>
          <w:lang w:val="en-US"/>
        </w:rPr>
        <w:t xml:space="preserve"> describe the platform </w:t>
      </w:r>
      <w:r w:rsidRPr="00133A4D">
        <w:rPr>
          <w:rFonts w:ascii="Times New Roman" w:hAnsi="Times New Roman" w:cs="Times New Roman"/>
          <w:i/>
          <w:lang w:val="en-US"/>
        </w:rPr>
        <w:t>GridTeractions</w:t>
      </w:r>
      <w:r w:rsidRPr="00133A4D">
        <w:rPr>
          <w:rFonts w:ascii="Times New Roman" w:hAnsi="Times New Roman" w:cs="Times New Roman"/>
          <w:lang w:val="en-US"/>
        </w:rPr>
        <w:t xml:space="preserve"> that was designed with LabView and Java for distribution systems in electrical engineering. The article illustrates the details of the implementation and testing of the platform.</w:t>
      </w:r>
    </w:p>
    <w:p w14:paraId="01F5F7A3" w14:textId="77777777" w:rsidR="00133A4D" w:rsidRPr="00133A4D" w:rsidRDefault="00133A4D" w:rsidP="00133A4D">
      <w:pPr>
        <w:rPr>
          <w:rFonts w:ascii="Times New Roman" w:hAnsi="Times New Roman" w:cs="Times New Roman"/>
          <w:lang w:val="en-US"/>
        </w:rPr>
      </w:pPr>
    </w:p>
    <w:p w14:paraId="5429D519" w14:textId="4F034765" w:rsidR="00133A4D" w:rsidRDefault="00133A4D" w:rsidP="00133A4D">
      <w:pPr>
        <w:ind w:firstLine="299"/>
        <w:jc w:val="both"/>
        <w:rPr>
          <w:rFonts w:ascii="Times New Roman" w:hAnsi="Times New Roman" w:cs="Times New Roman"/>
          <w:lang w:val="en-US"/>
        </w:rPr>
      </w:pPr>
      <w:r w:rsidRPr="00133A4D">
        <w:rPr>
          <w:rFonts w:ascii="Times New Roman" w:hAnsi="Times New Roman" w:cs="Times New Roman"/>
          <w:i/>
          <w:iCs/>
          <w:lang w:val="en-US"/>
        </w:rPr>
        <w:t>As improvements and services for remote and virtual laboratories</w:t>
      </w:r>
      <w:r w:rsidRPr="00133A4D">
        <w:rPr>
          <w:rFonts w:ascii="Times New Roman" w:hAnsi="Times New Roman" w:cs="Times New Roman"/>
          <w:lang w:val="en-US"/>
        </w:rPr>
        <w:t>, Rivera et al.</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FIE.2017.8190473","author":[{"dropping-particle":"","family":"Rivera","given":"Luis Felipe Zapata","non-dropping-particle":"","parse-names":false,"suffix":""},{"dropping-particle":"","family":"Larrondo-Petrie","given":"Maria M","non-dropping-particle":"","parse-names":false,"suffix":""},{"dropping-particle":"","family":"Silva","given":"Leonardo Ribeiro","non-dropping-particle":"Da","parse-names":false,"suffix":""}],"container-title":"2017 IEEE Frontiers in Education Conference (FIE)","id":"ITEM-1","issued":{"date-parts":[["2017"]]},"page":"1-5","title":"Implementation of cloud-based smart adaptive remote laboratories for education","type":"paper-conference"},"uris":["http://www.mendeley.com/documents/?uuid=aa3c4e6c-7fe0-4e92-a067-7d176eb988b6"]}],"mendeley":{"formattedCitation":"[10]","plainTextFormattedCitation":"[10]","previouslyFormattedCitation":"[10]"},"properties":{"noteIndex":0},"schema":"https://github.com/citation-style-language/schema/raw/master/csl-citation.json"}</w:instrText>
      </w:r>
      <w:r>
        <w:rPr>
          <w:rFonts w:ascii="Times New Roman" w:hAnsi="Times New Roman" w:cs="Times New Roman"/>
          <w:lang w:val="en-US"/>
        </w:rPr>
        <w:fldChar w:fldCharType="separate"/>
      </w:r>
      <w:r w:rsidRPr="00133A4D">
        <w:rPr>
          <w:rFonts w:ascii="Times New Roman" w:hAnsi="Times New Roman" w:cs="Times New Roman"/>
          <w:noProof/>
          <w:lang w:val="en-US"/>
        </w:rPr>
        <w:t>[10]</w:t>
      </w:r>
      <w:r>
        <w:rPr>
          <w:rFonts w:ascii="Times New Roman" w:hAnsi="Times New Roman" w:cs="Times New Roman"/>
          <w:lang w:val="en-US"/>
        </w:rPr>
        <w:fldChar w:fldCharType="end"/>
      </w:r>
      <w:r>
        <w:rPr>
          <w:rFonts w:ascii="Times New Roman" w:hAnsi="Times New Roman" w:cs="Times New Roman"/>
          <w:lang w:val="en-US"/>
        </w:rPr>
        <w:t xml:space="preserve"> </w:t>
      </w:r>
      <w:r w:rsidRPr="00133A4D">
        <w:rPr>
          <w:rFonts w:ascii="Times New Roman" w:hAnsi="Times New Roman" w:cs="Times New Roman"/>
          <w:lang w:val="en-US"/>
        </w:rPr>
        <w:t>describe a Smart Adaptive Remote Laboratory (SARL). SARLs allow adapting their contents in function of the learning process that one student has in a course with the configuration of the teacher. The proposed laboratory is aligned with the IEEE standard P1876 (Networked Smart Learning Objects for Online Laboratories). The authors used several Raspberry Pis to allow the students to access and control remotely the GPIOs of them. Likewise, a utility called Experiment Dispatcher to simplify the development and deployment of online laboratories is presented by</w:t>
      </w:r>
      <w:r>
        <w:rPr>
          <w:rFonts w:ascii="Times New Roman" w:hAnsi="Times New Roman" w:cs="Times New Roman"/>
          <w:lang w:val="en-US"/>
        </w:rPr>
        <w:t xml:space="preserve"> </w:t>
      </w:r>
      <w:r w:rsidRPr="00133A4D">
        <w:rPr>
          <w:rFonts w:ascii="Times New Roman" w:hAnsi="Times New Roman" w:cs="Times New Roman"/>
          <w:lang w:val="en-US"/>
        </w:rPr>
        <w:t xml:space="preserve">Zutin and Kreiter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09/IMCTL.2016.7753779","ISBN":"978-1-5090-3063-7","abstract":"With the development of Remote Laboratory Management Systems, toolkits and software frameworks that streamline development, deployment and management of Online Laboratories it is possible to observe trends towards a systematisation of the different components necessary to deliver online experimentation to students and pupils. The Go-Lab platform and its services for lab owners, such as the smart device and smart gateway are examples of frameworks that simplify the plug and share of remote laboratories. However, the lab owner is still responsible for provisioning the IT resources necessary to deliver the remote labs. This work proposes a framework that can simplify even more the deployment of labs, contributing for a more ubiquitous delivery of these systems, since it minimises the requirements posed to lab owners to connect an equipment to the Internet. This approach if fully compatible with the Smart Device specification of Go-Lab, since it proposes a new layer of abstraction for lab owners. Additionally, as a result of these minimised requirements, Online Laboratory installations can run on single-board computers, such as a Raspberry Pi, what ultimately contribute to a more ubiquitous deployment of remote experimentation. This paper will describe how a software framework called Experiment Dispatcher developed to simplify the development and deployment of Online Laboratories facilitates the ubiquitous deployment of these systems. 2016 IEEE.","author":[{"dropping-particle":"","family":"Zutin","given":"Danilo G","non-dropping-particle":"","parse-names":false,"suffix":""},{"dropping-particle":"","family":"Kreiter","given":"Christian","non-dropping-particle":"","parse-names":false,"suffix":""}],"collection-title":"Proceedings of 2016 International Conference on Interactive Mobile Communication Technologies and Learning, IMCL 2016","container-title":"2016 International Conference on Interactive Mobile Communication, Technologies and Learning (IMCL)","id":"ITEM-1","issued":{"date-parts":[["2016","10"]]},"note":"Compilation and indexing terms, Copyright 2020 Elsevier Inc.","page":"93-97","publisher":"IEEE","publisher-place":"Carinthia University of Applied Sciences, Villach, Austria","title":"A software architecture to support an ubiquitous delivery of Online Laboratories","type":"paper-conference"},"uris":["http://www.mendeley.com/documents/?uuid=024089bf-a929-4498-a128-d12ddc6d635c"]}],"mendeley":{"formattedCitation":"[11]","plainTextFormattedCitation":"[11]","previouslyFormattedCitation":"[11]"},"properties":{"noteIndex":0},"schema":"https://github.com/citation-style-language/schema/raw/master/csl-citation.json"}</w:instrText>
      </w:r>
      <w:r>
        <w:rPr>
          <w:rFonts w:ascii="Times New Roman" w:hAnsi="Times New Roman" w:cs="Times New Roman"/>
          <w:lang w:val="en-US"/>
        </w:rPr>
        <w:fldChar w:fldCharType="separate"/>
      </w:r>
      <w:r w:rsidRPr="00133A4D">
        <w:rPr>
          <w:rFonts w:ascii="Times New Roman" w:hAnsi="Times New Roman" w:cs="Times New Roman"/>
          <w:noProof/>
          <w:lang w:val="en-US"/>
        </w:rPr>
        <w:t>[11]</w:t>
      </w:r>
      <w:r>
        <w:rPr>
          <w:rFonts w:ascii="Times New Roman" w:hAnsi="Times New Roman" w:cs="Times New Roman"/>
          <w:lang w:val="en-US"/>
        </w:rPr>
        <w:fldChar w:fldCharType="end"/>
      </w:r>
      <w:r w:rsidRPr="00133A4D">
        <w:rPr>
          <w:rFonts w:ascii="Times New Roman" w:hAnsi="Times New Roman" w:cs="Times New Roman"/>
          <w:lang w:val="en-US"/>
        </w:rPr>
        <w:t xml:space="preserve">. The framework provides an online laboratory server infrastructure service to be accessed by the laboratory developers. The service reduces the technical requirements of the laboratory that could be accessed by a low-cost device like the Raspberry Pi in any network. The service interacts with the user, employing a simple web service through the HTTP protocol and it is fully compatible with the Smart Device specification from </w:t>
      </w:r>
      <w:r w:rsidRPr="00133A4D">
        <w:rPr>
          <w:rFonts w:ascii="Times New Roman" w:hAnsi="Times New Roman" w:cs="Times New Roman"/>
          <w:i/>
          <w:lang w:val="en-US"/>
        </w:rPr>
        <w:t>Go-Lab</w:t>
      </w:r>
      <w:r w:rsidR="00C87887">
        <w:rPr>
          <w:rFonts w:ascii="Times New Roman" w:hAnsi="Times New Roman" w:cs="Times New Roman"/>
          <w:i/>
          <w:lang w:val="en-US"/>
        </w:rPr>
        <w:t xml:space="preserve"> </w:t>
      </w:r>
      <w:r w:rsidR="00C87887">
        <w:rPr>
          <w:rFonts w:ascii="Times New Roman" w:hAnsi="Times New Roman" w:cs="Times New Roman"/>
          <w:iCs/>
          <w:lang w:val="en-US"/>
        </w:rPr>
        <w:t>(</w:t>
      </w:r>
      <w:hyperlink r:id="rId8" w:history="1">
        <w:r w:rsidR="00C87887" w:rsidRPr="003E05A8">
          <w:rPr>
            <w:rStyle w:val="Hipervnculo"/>
            <w:rFonts w:ascii="Times New Roman" w:hAnsi="Times New Roman" w:cs="Times New Roman"/>
            <w:iCs/>
            <w:lang w:val="en-US"/>
          </w:rPr>
          <w:t>https://www.golabz.eu/</w:t>
        </w:r>
      </w:hyperlink>
      <w:r w:rsidR="00C87887">
        <w:rPr>
          <w:rFonts w:ascii="Times New Roman" w:hAnsi="Times New Roman" w:cs="Times New Roman"/>
          <w:iCs/>
          <w:lang w:val="en-US"/>
        </w:rPr>
        <w:t>)</w:t>
      </w:r>
      <w:r w:rsidRPr="00133A4D">
        <w:rPr>
          <w:rFonts w:ascii="Times New Roman" w:hAnsi="Times New Roman" w:cs="Times New Roman"/>
          <w:lang w:val="en-US"/>
        </w:rPr>
        <w:t xml:space="preserve"> </w:t>
      </w:r>
      <w:r>
        <w:rPr>
          <w:rFonts w:ascii="Times New Roman" w:hAnsi="Times New Roman" w:cs="Times New Roman"/>
          <w:lang w:val="en-US"/>
        </w:rPr>
        <w:fldChar w:fldCharType="begin" w:fldLock="1"/>
      </w:r>
      <w:r w:rsidR="00C87887">
        <w:rPr>
          <w:rFonts w:ascii="Times New Roman" w:hAnsi="Times New Roman" w:cs="Times New Roman"/>
          <w:lang w:val="en-US"/>
        </w:rPr>
        <w:instrText>ADDIN CSL_CITATION {"citationItems":[{"id":"ITEM-1","itemData":{"author":[{"dropping-particle":"","family":"Go-Lab","given":"Project","non-dropping-particle":"","parse-names":false,"suffix":""}],"id":"ITEM-1","issued":{"date-parts":[["2021"]]},"title":"Go-Lab Initiative | Go-Lab","type":"article"},"uris":["http://www.mendeley.com/documents/?uuid=ef4b043f-214e-4ddb-a4f9-76219d552990"]}],"mendeley":{"formattedCitation":"[12]","plainTextFormattedCitation":"[12]","previouslyFormattedCitation":"[12]"},"properties":{"noteIndex":0},"schema":"https://github.com/citation-style-language/schema/raw/master/csl-citation.json"}</w:instrText>
      </w:r>
      <w:r>
        <w:rPr>
          <w:rFonts w:ascii="Times New Roman" w:hAnsi="Times New Roman" w:cs="Times New Roman"/>
          <w:lang w:val="en-US"/>
        </w:rPr>
        <w:fldChar w:fldCharType="separate"/>
      </w:r>
      <w:r w:rsidRPr="00133A4D">
        <w:rPr>
          <w:rFonts w:ascii="Times New Roman" w:hAnsi="Times New Roman" w:cs="Times New Roman"/>
          <w:noProof/>
          <w:lang w:val="en-US"/>
        </w:rPr>
        <w:t>[12]</w:t>
      </w:r>
      <w:r>
        <w:rPr>
          <w:rFonts w:ascii="Times New Roman" w:hAnsi="Times New Roman" w:cs="Times New Roman"/>
          <w:lang w:val="en-US"/>
        </w:rPr>
        <w:fldChar w:fldCharType="end"/>
      </w:r>
      <w:r>
        <w:rPr>
          <w:rFonts w:ascii="Times New Roman" w:hAnsi="Times New Roman" w:cs="Times New Roman"/>
          <w:lang w:val="en-US"/>
        </w:rPr>
        <w:t>.</w:t>
      </w:r>
    </w:p>
    <w:p w14:paraId="3AFE4C5B" w14:textId="48C4087D" w:rsidR="00133A4D" w:rsidRDefault="00133A4D" w:rsidP="00133A4D">
      <w:pPr>
        <w:ind w:firstLine="299"/>
        <w:jc w:val="both"/>
        <w:rPr>
          <w:rFonts w:ascii="Times New Roman" w:hAnsi="Times New Roman" w:cs="Times New Roman"/>
          <w:lang w:val="en-US"/>
        </w:rPr>
      </w:pPr>
    </w:p>
    <w:p w14:paraId="798B5167" w14:textId="6526FD95" w:rsidR="00C87887" w:rsidRDefault="00C87887" w:rsidP="00C87887">
      <w:pPr>
        <w:pStyle w:val="Prrafodelista"/>
        <w:numPr>
          <w:ilvl w:val="0"/>
          <w:numId w:val="1"/>
        </w:numPr>
        <w:spacing w:line="293" w:lineRule="auto"/>
        <w:jc w:val="both"/>
        <w:rPr>
          <w:rFonts w:ascii="Times New Roman" w:eastAsia="Arial" w:hAnsi="Times New Roman" w:cs="Times New Roman"/>
          <w:b/>
          <w:bCs/>
          <w:sz w:val="24"/>
          <w:szCs w:val="24"/>
          <w:lang w:val="en-US"/>
        </w:rPr>
      </w:pPr>
      <w:r w:rsidRPr="00C87887">
        <w:rPr>
          <w:rFonts w:ascii="Times New Roman" w:eastAsia="Arial" w:hAnsi="Times New Roman" w:cs="Times New Roman"/>
          <w:b/>
          <w:bCs/>
          <w:sz w:val="24"/>
          <w:szCs w:val="24"/>
          <w:lang w:val="en-US"/>
        </w:rPr>
        <w:t>Computing Education</w:t>
      </w:r>
    </w:p>
    <w:p w14:paraId="23DB1FE3" w14:textId="62A582BC" w:rsidR="00C87887" w:rsidRPr="0038278A" w:rsidRDefault="00C87887" w:rsidP="00C87887">
      <w:pPr>
        <w:spacing w:line="293" w:lineRule="auto"/>
        <w:jc w:val="both"/>
        <w:rPr>
          <w:rFonts w:ascii="Times New Roman" w:eastAsia="Arial" w:hAnsi="Times New Roman" w:cs="Times New Roman"/>
          <w:b/>
          <w:bCs/>
          <w:sz w:val="24"/>
          <w:szCs w:val="24"/>
          <w:lang w:val="en-US"/>
        </w:rPr>
      </w:pPr>
    </w:p>
    <w:p w14:paraId="4CA77A02" w14:textId="634160FD" w:rsidR="00C87887" w:rsidRPr="00C87887" w:rsidRDefault="00C87887" w:rsidP="000A7FC5">
      <w:pPr>
        <w:ind w:firstLine="299"/>
        <w:jc w:val="both"/>
        <w:rPr>
          <w:rFonts w:ascii="Times New Roman" w:eastAsia="Arial" w:hAnsi="Times New Roman" w:cs="Times New Roman"/>
          <w:lang w:val="en-US"/>
        </w:rPr>
      </w:pPr>
      <w:r w:rsidRPr="00C87887">
        <w:rPr>
          <w:rFonts w:ascii="Times New Roman" w:eastAsia="Arial" w:hAnsi="Times New Roman" w:cs="Times New Roman"/>
          <w:i/>
          <w:iCs/>
          <w:lang w:val="en-US"/>
        </w:rPr>
        <w:t>A proposal to teach bioinformatics</w:t>
      </w:r>
      <w:r w:rsidRPr="00C87887">
        <w:rPr>
          <w:rFonts w:ascii="Times New Roman" w:eastAsia="Arial" w:hAnsi="Times New Roman" w:cs="Times New Roman"/>
          <w:lang w:val="en-US"/>
        </w:rPr>
        <w:t xml:space="preserve"> to students of Biology is addressed by</w:t>
      </w:r>
      <w:r w:rsidRPr="0038278A">
        <w:rPr>
          <w:rFonts w:ascii="Times New Roman" w:eastAsia="Arial" w:hAnsi="Times New Roman" w:cs="Times New Roman"/>
          <w:lang w:val="en-US"/>
        </w:rPr>
        <w:t xml:space="preserve"> </w:t>
      </w:r>
      <w:r w:rsidRPr="00C87887">
        <w:rPr>
          <w:rFonts w:ascii="Times New Roman" w:eastAsia="Arial" w:hAnsi="Times New Roman" w:cs="Times New Roman"/>
          <w:lang w:val="en-US"/>
        </w:rPr>
        <w:t xml:space="preserve">Barker et al. </w:t>
      </w:r>
      <w:r w:rsidRPr="0038278A">
        <w:rPr>
          <w:rFonts w:ascii="Times New Roman" w:eastAsia="Arial" w:hAnsi="Times New Roman" w:cs="Times New Roman"/>
          <w:lang w:val="en-US"/>
        </w:rPr>
        <w:fldChar w:fldCharType="begin" w:fldLock="1"/>
      </w:r>
      <w:r w:rsidRPr="0038278A">
        <w:rPr>
          <w:rFonts w:ascii="Times New Roman" w:eastAsia="Arial" w:hAnsi="Times New Roman" w:cs="Times New Roman"/>
          <w:lang w:val="en-US"/>
        </w:rPr>
        <w:instrText>ADDIN CSL_CITATION {"citationItems":[{"id":"ITEM-1","itemData":{"DOI":"10.1186/1471-2105-14-243","ISSN":"14712105","abstract":"Background: Teaching bioinformatics at universities is complicated by typical computer classroom settings. As well as running software locally and online, students should gain experience of systems administration. For a future career in biology or bioinformatics, the installation of software is a useful skill. We propose that this may be taught by running the course on GNU/Linux running on inexpensive Raspberry Pi computer hardware, for which students may be granted full administrator access.Results: We release 4273, an operating system image for Raspberry Pi based on Raspbian Linux. This includes minor customisations for classroom use and includes our Open Access bioinformatics course, 4273 Bioinformatics for Biologists. This is based on the final-year undergraduate module BL4273, run on Raspberry Pi computers at the University of St Andrews, Semester 1, academic year 2012-2013.Conclusions: 4273 is a means to teach bioinformatics, including systems administration tasks, to undergraduates at low cost.  2013 Barker et al.; licensee BioMed Central Ltd.","author":[{"dropping-particle":"","family":"Barker","given":"Daniel","non-dropping-particle":"","parse-names":false,"suffix":""},{"dropping-particle":"","family":"Ferrier","given":"David E K","non-dropping-particle":"","parse-names":false,"suffix":""},{"dropping-particle":"","family":"Holland","given":"Peter W H","non-dropping-particle":"","parse-names":false,"suffix":""},{"dropping-particle":"","family":"Mitchell","given":"John B O","non-dropping-particle":"","parse-names":false,"suffix":""},{"dropping-particle":"","family":"Plaisier","given":"Heleen","non-dropping-particle":"","parse-names":false,"suffix":""},{"dropping-particle":"","family":"Ritchie","given":"Michael G","non-dropping-particle":"","parse-names":false,"suffix":""},{"dropping-particle":"","family":"Smart","given":"Steven D","non-dropping-particle":"","parse-names":false,"suffix":""}],"container-title":"BMC Bioinformatics","id":"ITEM-1","issue":"1","issued":{"date-parts":[["2013"]]},"note":"Compilation and indexing terms, Copyright 2020 Elsevier Inc.","publisher":"BioMed Central Ltd.","publisher-place":"School of Biology, University of St Andrews, Sir Harold Mitchell Building, St Andrews, Fife KY16 9TH, United KingdomScottish Oceans Institute, School of Biology, University of St Andrews, East Sands, St Andrews, Fife KY16 8LB, United KingdomDepartment of ","title":"4273: Bioinformatics education on low cost ARM hardware","type":"article-journal","volume":"14"},"uris":["http://www.mendeley.com/documents/?uuid=ed9d797c-d435-40a2-8ce8-3cb06af738df"]}],"mendeley":{"formattedCitation":"[13]","plainTextFormattedCitation":"[13]","previouslyFormattedCitation":"[13]"},"properties":{"noteIndex":0},"schema":"https://github.com/citation-style-language/schema/raw/master/csl-citation.json"}</w:instrText>
      </w:r>
      <w:r w:rsidRPr="0038278A">
        <w:rPr>
          <w:rFonts w:ascii="Times New Roman" w:eastAsia="Arial" w:hAnsi="Times New Roman" w:cs="Times New Roman"/>
          <w:lang w:val="en-US"/>
        </w:rPr>
        <w:fldChar w:fldCharType="separate"/>
      </w:r>
      <w:r w:rsidRPr="0038278A">
        <w:rPr>
          <w:rFonts w:ascii="Times New Roman" w:eastAsia="Arial" w:hAnsi="Times New Roman" w:cs="Times New Roman"/>
          <w:noProof/>
          <w:lang w:val="en-US"/>
        </w:rPr>
        <w:t>[13]</w:t>
      </w:r>
      <w:r w:rsidRPr="0038278A">
        <w:rPr>
          <w:rFonts w:ascii="Times New Roman" w:eastAsia="Arial" w:hAnsi="Times New Roman" w:cs="Times New Roman"/>
          <w:lang w:val="en-US"/>
        </w:rPr>
        <w:fldChar w:fldCharType="end"/>
      </w:r>
      <w:r w:rsidRPr="00C87887">
        <w:rPr>
          <w:rFonts w:ascii="Times New Roman" w:eastAsia="Arial" w:hAnsi="Times New Roman" w:cs="Times New Roman"/>
          <w:lang w:val="en-US"/>
        </w:rPr>
        <w:t xml:space="preserve">. The approach includes teaching material in Linux, Raspberry Pi, genomes, bioinformatics data, and BLAST databases. The </w:t>
      </w:r>
      <w:r w:rsidRPr="00C87887">
        <w:rPr>
          <w:rFonts w:ascii="Times New Roman" w:eastAsia="Arial" w:hAnsi="Times New Roman" w:cs="Times New Roman"/>
          <w:lang w:val="en-US"/>
        </w:rPr>
        <w:lastRenderedPageBreak/>
        <w:t>authors indicate that the usage of Raspberry Pi simplifies the problems of compatibility between Windows and Linux machines, allowing the student to interact directly with bioinformatics in a low-cost way and replacing the cost of licensing for specialized application servers.</w:t>
      </w:r>
    </w:p>
    <w:p w14:paraId="500088F9" w14:textId="77777777" w:rsidR="00C87887" w:rsidRPr="00C87887" w:rsidRDefault="00C87887" w:rsidP="000A7FC5">
      <w:pPr>
        <w:jc w:val="both"/>
        <w:rPr>
          <w:rFonts w:ascii="Times New Roman" w:eastAsia="Arial" w:hAnsi="Times New Roman" w:cs="Times New Roman"/>
          <w:lang w:val="en-US"/>
        </w:rPr>
      </w:pPr>
    </w:p>
    <w:p w14:paraId="3F93A807" w14:textId="34DAB779" w:rsidR="00C87887" w:rsidRPr="00C87887" w:rsidRDefault="00C87887" w:rsidP="000A7FC5">
      <w:pPr>
        <w:ind w:firstLine="299"/>
        <w:jc w:val="both"/>
        <w:rPr>
          <w:rFonts w:ascii="Times New Roman" w:eastAsia="Arial" w:hAnsi="Times New Roman" w:cs="Times New Roman"/>
          <w:lang w:val="en-US"/>
        </w:rPr>
      </w:pPr>
      <w:r w:rsidRPr="00C87887">
        <w:rPr>
          <w:rFonts w:ascii="Times New Roman" w:eastAsia="Arial" w:hAnsi="Times New Roman" w:cs="Times New Roman"/>
          <w:i/>
          <w:iCs/>
          <w:lang w:val="en-US"/>
        </w:rPr>
        <w:t>As approaches to integrate robotics and programming</w:t>
      </w:r>
      <w:r w:rsidRPr="00C87887">
        <w:rPr>
          <w:rFonts w:ascii="Times New Roman" w:eastAsia="Arial" w:hAnsi="Times New Roman" w:cs="Times New Roman"/>
          <w:lang w:val="en-US"/>
        </w:rPr>
        <w:t>, Wirth and McCuaig</w:t>
      </w:r>
      <w:r w:rsidRPr="0038278A">
        <w:rPr>
          <w:rFonts w:ascii="Times New Roman" w:eastAsia="Arial" w:hAnsi="Times New Roman" w:cs="Times New Roman"/>
          <w:lang w:val="en-US"/>
        </w:rPr>
        <w:t xml:space="preserve"> </w:t>
      </w:r>
      <w:r w:rsidRPr="0038278A">
        <w:rPr>
          <w:rFonts w:ascii="Times New Roman" w:eastAsia="Arial" w:hAnsi="Times New Roman" w:cs="Times New Roman"/>
          <w:lang w:val="en-US"/>
        </w:rPr>
        <w:fldChar w:fldCharType="begin" w:fldLock="1"/>
      </w:r>
      <w:r w:rsidR="000A7FC5" w:rsidRPr="0038278A">
        <w:rPr>
          <w:rFonts w:ascii="Times New Roman" w:eastAsia="Arial" w:hAnsi="Times New Roman" w:cs="Times New Roman"/>
          <w:lang w:val="en-US"/>
        </w:rPr>
        <w:instrText>ADDIN CSL_CITATION {"citationItems":[{"id":"ITEM-1","itemData":{"DOI":"10.1145/2597959.2597970","ISBN":"9781450328999","abstract":"Society has become mobile-centric with respect to computing devices. Traditional introductory programming courses have focused on the use of desktop machines to teach students the art of programming. The problem with such traditional approaches is that they do not invite exploration, or motivate interest. This paper explores a transformative approach to programming instruction in a first year course using Raspberry Pi computers. 2014 ACM.","author":[{"dropping-particle":"","family":"Wirth","given":"Michael","non-dropping-particle":"","parse-names":false,"suffix":""},{"dropping-particle":"","family":"McCuaig","given":"Judi","non-dropping-particle":"","parse-names":false,"suffix":""}],"collection-title":"Proceedings of WCCCE 2014: The 19th Western Canadian Conference on Computing Education - In-Cooperation with ACM SIGCSE","container-title":"Proceedings of the Western Canadian Conference on Computing Education - WCCCE '14","id":"ITEM-1","issued":{"date-parts":[["2014"]]},"note":"Compilation and indexing terms, Copyright 2020 Elsevier Inc.","page":"1-5","publisher":"ACM Press","publisher-place":"New York, New York, USA","title":"Making Programs With The Raspberry Pi","type":"paper-conference"},"uris":["http://www.mendeley.com/documents/?uuid=63ff0965-8a1d-43ce-8947-4628225da197"]}],"mendeley":{"formattedCitation":"[14]","plainTextFormattedCitation":"[14]","previouslyFormattedCitation":"[14]"},"properties":{"noteIndex":0},"schema":"https://github.com/citation-style-language/schema/raw/master/csl-citation.json"}</w:instrText>
      </w:r>
      <w:r w:rsidRPr="0038278A">
        <w:rPr>
          <w:rFonts w:ascii="Times New Roman" w:eastAsia="Arial" w:hAnsi="Times New Roman" w:cs="Times New Roman"/>
          <w:lang w:val="en-US"/>
        </w:rPr>
        <w:fldChar w:fldCharType="separate"/>
      </w:r>
      <w:r w:rsidRPr="0038278A">
        <w:rPr>
          <w:rFonts w:ascii="Times New Roman" w:eastAsia="Arial" w:hAnsi="Times New Roman" w:cs="Times New Roman"/>
          <w:noProof/>
          <w:lang w:val="en-US"/>
        </w:rPr>
        <w:t>[14]</w:t>
      </w:r>
      <w:r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 xml:space="preserve"> </w:t>
      </w:r>
      <w:r w:rsidRPr="00C87887">
        <w:rPr>
          <w:rFonts w:ascii="Times New Roman" w:eastAsia="Arial" w:hAnsi="Times New Roman" w:cs="Times New Roman"/>
          <w:lang w:val="en-US"/>
        </w:rPr>
        <w:t>describe a methodology carried-out with 700 students of the course of programming introduction (CIS*1500). The course is accompanied by the Raspberry Pi that provided portability to the students to develop and implement the assignments and tasks in the course. The students indicated that the usage of Raspberry Pis in the classroom is a good idea to enjoy programming and learn more about it. A holistic alternative to integrate robotics into the curriculum of computer science is exposed by</w:t>
      </w:r>
      <w:r w:rsidR="000A7FC5" w:rsidRPr="0038278A">
        <w:rPr>
          <w:rFonts w:ascii="Times New Roman" w:eastAsia="Arial" w:hAnsi="Times New Roman" w:cs="Times New Roman"/>
          <w:lang w:val="en-US"/>
        </w:rPr>
        <w:t xml:space="preserve"> </w:t>
      </w:r>
      <w:r w:rsidR="000A7FC5" w:rsidRPr="00C87887">
        <w:rPr>
          <w:rFonts w:ascii="Times New Roman" w:eastAsia="Arial" w:hAnsi="Times New Roman" w:cs="Times New Roman"/>
          <w:lang w:val="en-US"/>
        </w:rPr>
        <w:t>Boender et al.</w:t>
      </w:r>
      <w:r w:rsidR="000A7FC5" w:rsidRPr="0038278A">
        <w:rPr>
          <w:rFonts w:ascii="Times New Roman" w:eastAsia="Arial" w:hAnsi="Times New Roman" w:cs="Times New Roman"/>
          <w:lang w:val="en-US"/>
        </w:rPr>
        <w:t xml:space="preserve"> </w:t>
      </w:r>
      <w:r w:rsidR="000A7FC5" w:rsidRPr="0038278A">
        <w:rPr>
          <w:rFonts w:ascii="Times New Roman" w:eastAsia="Arial" w:hAnsi="Times New Roman" w:cs="Times New Roman"/>
          <w:lang w:val="en-US"/>
        </w:rPr>
        <w:fldChar w:fldCharType="begin" w:fldLock="1"/>
      </w:r>
      <w:r w:rsidR="000A7FC5" w:rsidRPr="0038278A">
        <w:rPr>
          <w:rFonts w:ascii="Times New Roman" w:eastAsia="Arial" w:hAnsi="Times New Roman" w:cs="Times New Roman"/>
          <w:lang w:val="en-US"/>
        </w:rPr>
        <w:instrText>ADDIN CSL_CITATION {"citationItems":[{"id":"ITEM-1","itemData":{"DOI":"10.4204/EPTCS.230.2","ISSN":"20752180","abstract":"We present our approach to teaching functional programming to First Year Computer Science students at Middlesex University through projects in robotics. A holistic approach is taken to the curriculum, emphasising the connections between different subject areas. A key part of the students' learning is through practical projects that draw upon and integrate the taught material. To support these, we developed the Middlesex Robotic plaTfOrm (MIRTO), an open-source platform built using Raspberry Pi, Arduino, HUB-ee wheels and running Racket (a LISP dialect). In this paper we present the motivations for our choices and explain how a number of concepts of functional programming may be employed when programming robotic applications. We present some students' work with robotics projects: we consider the use of robotics projects to have been a success, both for their value in reinforcing students' understanding of programming concepts and for their value in motivating the students.","author":[{"dropping-particle":"","family":"Boender","given":"J.","non-dropping-particle":"","parse-names":false,"suffix":""},{"dropping-particle":"","family":"Currie","given":"E.","non-dropping-particle":"","parse-names":false,"suffix":""},{"dropping-particle":"","family":"Loomes","given":"M.","non-dropping-particle":"","parse-names":false,"suffix":""},{"dropping-particle":"","family":"Primiero","given":"G.","non-dropping-particle":"","parse-names":false,"suffix":""},{"dropping-particle":"","family":"Raimondi","given":"F.","non-dropping-particle":"","parse-names":false,"suffix":""}],"container-title":"Electronic Proceedings in Theoretical Computer Science, EPTCS","id":"ITEM-1","issued":{"date-parts":[["2016"]]},"page":"17-29","title":"Teaching functional patterns through robotic applications","type":"article-journal","volume":"230"},"uris":["http://www.mendeley.com/documents/?uuid=04aa29bf-aa94-47ff-ba3f-d0fdfa194f95"]}],"mendeley":{"formattedCitation":"[15]","plainTextFormattedCitation":"[15]","previouslyFormattedCitation":"[15]"},"properties":{"noteIndex":0},"schema":"https://github.com/citation-style-language/schema/raw/master/csl-citation.json"}</w:instrText>
      </w:r>
      <w:r w:rsidR="000A7FC5" w:rsidRPr="0038278A">
        <w:rPr>
          <w:rFonts w:ascii="Times New Roman" w:eastAsia="Arial" w:hAnsi="Times New Roman" w:cs="Times New Roman"/>
          <w:lang w:val="en-US"/>
        </w:rPr>
        <w:fldChar w:fldCharType="separate"/>
      </w:r>
      <w:r w:rsidR="000A7FC5" w:rsidRPr="0038278A">
        <w:rPr>
          <w:rFonts w:ascii="Times New Roman" w:eastAsia="Arial" w:hAnsi="Times New Roman" w:cs="Times New Roman"/>
          <w:noProof/>
          <w:lang w:val="en-US"/>
        </w:rPr>
        <w:t>[15]</w:t>
      </w:r>
      <w:r w:rsidR="000A7FC5" w:rsidRPr="0038278A">
        <w:rPr>
          <w:rFonts w:ascii="Times New Roman" w:eastAsia="Arial" w:hAnsi="Times New Roman" w:cs="Times New Roman"/>
          <w:lang w:val="en-US"/>
        </w:rPr>
        <w:fldChar w:fldCharType="end"/>
      </w:r>
      <w:r w:rsidRPr="00C87887">
        <w:rPr>
          <w:rFonts w:ascii="Times New Roman" w:eastAsia="Arial" w:hAnsi="Times New Roman" w:cs="Times New Roman"/>
          <w:lang w:val="en-US"/>
        </w:rPr>
        <w:t xml:space="preserve">. As programming language for the approach was chosen Racket because it provides a complete interaction between programming concepts and hardware devices. An open-source robotic platform known as MIRTO (Middlesex Robotic plaTfOrm) was developed and it is composed by a Raspberry Pi and Arduino microcontrollers, allowing the students to put in practice the learned programming concepts. </w:t>
      </w:r>
      <w:r w:rsidR="000A7FC5" w:rsidRPr="00C87887">
        <w:rPr>
          <w:rFonts w:ascii="Times New Roman" w:eastAsia="Arial" w:hAnsi="Times New Roman" w:cs="Times New Roman"/>
          <w:lang w:val="en-US"/>
        </w:rPr>
        <w:t>Doran and Clark</w:t>
      </w:r>
      <w:r w:rsidR="000A7FC5" w:rsidRPr="0038278A">
        <w:rPr>
          <w:rFonts w:ascii="Times New Roman" w:eastAsia="Arial" w:hAnsi="Times New Roman" w:cs="Times New Roman"/>
          <w:lang w:val="en-US"/>
        </w:rPr>
        <w:t xml:space="preserve"> </w:t>
      </w:r>
      <w:r w:rsidR="000A7FC5" w:rsidRPr="0038278A">
        <w:rPr>
          <w:rFonts w:ascii="Times New Roman" w:eastAsia="Arial" w:hAnsi="Times New Roman" w:cs="Times New Roman"/>
          <w:lang w:val="en-US"/>
        </w:rPr>
        <w:fldChar w:fldCharType="begin" w:fldLock="1"/>
      </w:r>
      <w:r w:rsidR="000A7FC5" w:rsidRPr="0038278A">
        <w:rPr>
          <w:rFonts w:ascii="Times New Roman" w:eastAsia="Arial" w:hAnsi="Times New Roman" w:cs="Times New Roman"/>
          <w:lang w:val="en-US"/>
        </w:rPr>
        <w:instrText>ADDIN CSL_CITATION {"citationItems":[{"id":"ITEM-1","itemData":{"DOI":"10.1145/3159450.3159580","ISBN":"9781450351034","abstract":"The study of robotics is often an excellent recruitment motivation for students entering a computing curriculum. It is also often cited that Artificial Intelligence (AI) and related robotics is a critical area of future innovation in computing. However, there are a number of challenges to implementing a robotic curriculum at the university level. A few of those challenges include, lack of a uniform hardware platform, incongruity in the software used, and the missing significant deliverable artifacts by students at the end of a term to encourage learning and further interest. Educational robotic activities are often treated as advanced research topics with high associated costs that prohibit widespread integration into the curriculum. In this paper, we present the deployment of a multi-stage robotic platform that attempts to address these challenges and overcome the obstacles. We detail the evolution of the hardware from using a readily available LEGO Mindstorm base platform to next include the addition of an Arduino and Raspberry Pi. Likewise, we detail the transition from the basic LEGO Mindstorm software to the use of leJOS and PYTHON. At each stage, additional sensors and software libraries can likewise be added. Finally, we present an achievable academic goal for students to use the hardware and software platforms to develop a model autonomous vehicle with aspects of intelligent control, learning and adaptive behaviour. All levels of projects can be undertaken at the appropriate level of maturity for the students in the computing curriculum.","author":[{"dropping-particle":"V.","family":"Doran","given":"Michael","non-dropping-particle":"","parse-names":false,"suffix":""},{"dropping-particle":"","family":"Clark","given":"George W.","non-dropping-particle":"","parse-names":false,"suffix":""}],"container-title":"SIGCSE 2018 - Proceedings of the 49th ACM Technical Symposium on Computer Science Education","id":"ITEM-1","issued":{"date-parts":[["2018"]]},"page":"368-371","title":"Enhancing robotic experiences throughout the computing curriculum","type":"article-journal","volume":"2018-Janua"},"uris":["http://www.mendeley.com/documents/?uuid=f0ab0787-8b9f-4543-9df5-5e3c4bab8b88"]}],"mendeley":{"formattedCitation":"[16]","plainTextFormattedCitation":"[16]","previouslyFormattedCitation":"[16]"},"properties":{"noteIndex":0},"schema":"https://github.com/citation-style-language/schema/raw/master/csl-citation.json"}</w:instrText>
      </w:r>
      <w:r w:rsidR="000A7FC5" w:rsidRPr="0038278A">
        <w:rPr>
          <w:rFonts w:ascii="Times New Roman" w:eastAsia="Arial" w:hAnsi="Times New Roman" w:cs="Times New Roman"/>
          <w:lang w:val="en-US"/>
        </w:rPr>
        <w:fldChar w:fldCharType="separate"/>
      </w:r>
      <w:r w:rsidR="000A7FC5" w:rsidRPr="0038278A">
        <w:rPr>
          <w:rFonts w:ascii="Times New Roman" w:eastAsia="Arial" w:hAnsi="Times New Roman" w:cs="Times New Roman"/>
          <w:noProof/>
          <w:lang w:val="en-US"/>
        </w:rPr>
        <w:t>[16]</w:t>
      </w:r>
      <w:r w:rsidR="000A7FC5" w:rsidRPr="0038278A">
        <w:rPr>
          <w:rFonts w:ascii="Times New Roman" w:eastAsia="Arial" w:hAnsi="Times New Roman" w:cs="Times New Roman"/>
          <w:lang w:val="en-US"/>
        </w:rPr>
        <w:fldChar w:fldCharType="end"/>
      </w:r>
      <w:r w:rsidR="000A7FC5" w:rsidRPr="0038278A">
        <w:rPr>
          <w:rFonts w:ascii="Times New Roman" w:eastAsia="Arial" w:hAnsi="Times New Roman" w:cs="Times New Roman"/>
          <w:lang w:val="en-US"/>
        </w:rPr>
        <w:t xml:space="preserve"> </w:t>
      </w:r>
      <w:r w:rsidRPr="00C87887">
        <w:rPr>
          <w:rFonts w:ascii="Times New Roman" w:eastAsia="Arial" w:hAnsi="Times New Roman" w:cs="Times New Roman"/>
          <w:lang w:val="en-US"/>
        </w:rPr>
        <w:t>describe an approach to enhance the curriculum of computer science through robotics. The approach uses robots Lego NXT that were modified including new applications with LiDAR, ultrasonic sensors, RFID readers, and wireless XBee communications. These elements are interfaced with Arduino microcontrollers and Raspberry Pis and were included to challenge the students. The authors highlight some projects that gather machine learning and artificial intelligence in which the students learn programming concepts in the CS1 course.</w:t>
      </w:r>
    </w:p>
    <w:p w14:paraId="1EA1D9C7" w14:textId="77777777" w:rsidR="00C87887" w:rsidRPr="00C87887" w:rsidRDefault="00C87887" w:rsidP="000A7FC5">
      <w:pPr>
        <w:jc w:val="both"/>
        <w:rPr>
          <w:rFonts w:ascii="Times New Roman" w:eastAsia="Arial" w:hAnsi="Times New Roman" w:cs="Times New Roman"/>
          <w:lang w:val="en-US"/>
        </w:rPr>
      </w:pPr>
    </w:p>
    <w:p w14:paraId="422C7AD7" w14:textId="2ED28685" w:rsidR="00C87887" w:rsidRPr="00C87887" w:rsidRDefault="00C87887" w:rsidP="000A7FC5">
      <w:pPr>
        <w:ind w:firstLine="299"/>
        <w:jc w:val="both"/>
        <w:rPr>
          <w:rFonts w:ascii="Times New Roman" w:eastAsia="Arial" w:hAnsi="Times New Roman" w:cs="Times New Roman"/>
          <w:lang w:val="en-US"/>
        </w:rPr>
      </w:pPr>
      <w:r w:rsidRPr="00C87887">
        <w:rPr>
          <w:rFonts w:ascii="Times New Roman" w:eastAsia="Arial" w:hAnsi="Times New Roman" w:cs="Times New Roman"/>
          <w:i/>
          <w:iCs/>
          <w:lang w:val="en-US"/>
        </w:rPr>
        <w:t>In image processing</w:t>
      </w:r>
      <w:r w:rsidRPr="00C87887">
        <w:rPr>
          <w:rFonts w:ascii="Times New Roman" w:eastAsia="Arial" w:hAnsi="Times New Roman" w:cs="Times New Roman"/>
          <w:lang w:val="en-US"/>
        </w:rPr>
        <w:t xml:space="preserve">, </w:t>
      </w:r>
      <w:r w:rsidR="000A7FC5" w:rsidRPr="00C87887">
        <w:rPr>
          <w:rFonts w:ascii="Times New Roman" w:eastAsia="Arial" w:hAnsi="Times New Roman" w:cs="Times New Roman"/>
          <w:lang w:val="en-US"/>
        </w:rPr>
        <w:t>Morison et al.</w:t>
      </w:r>
      <w:r w:rsidR="000A7FC5" w:rsidRPr="0038278A">
        <w:rPr>
          <w:rFonts w:ascii="Times New Roman" w:eastAsia="Arial" w:hAnsi="Times New Roman" w:cs="Times New Roman"/>
          <w:lang w:val="en-US"/>
        </w:rPr>
        <w:t xml:space="preserve"> </w:t>
      </w:r>
      <w:r w:rsidR="000A7FC5" w:rsidRPr="0038278A">
        <w:rPr>
          <w:rFonts w:ascii="Times New Roman" w:eastAsia="Arial" w:hAnsi="Times New Roman" w:cs="Times New Roman"/>
          <w:lang w:val="en-US"/>
        </w:rPr>
        <w:fldChar w:fldCharType="begin" w:fldLock="1"/>
      </w:r>
      <w:r w:rsidR="000A7FC5" w:rsidRPr="0038278A">
        <w:rPr>
          <w:rFonts w:ascii="Times New Roman" w:eastAsia="Arial" w:hAnsi="Times New Roman" w:cs="Times New Roman"/>
          <w:lang w:val="en-US"/>
        </w:rPr>
        <w:instrText>ADDIN CSL_CITATION {"citationItems":[{"id":"ITEM-1","itemData":{"DOI":"10.1109/EDERC.2014.6924403","ISBN":"978-1-4799-6843-5","abstract":"The explosion of multimedia applications within embedded devices has ensured that Image Processing and Machine Vision has now become a mainstream subject within most Computer Science and Electronic Engineering curricula. Yet often there exists a disconnection between the rapid prototyping tools that are taught within the laboratory to demonstrate concepts and those that are used for actual deployment in a stand-alone product. This calls for an approach whereby students are exposed to multiple levels of abstraction, in order to align the skill sets of our students with the requirements and expectations of industry. This paper describes the development of a senior level undergraduate course that introduces machine vision and image processing algorithms and implementation topics within the larger context of embedded computing. The key focus is that the student appreciates the theoretical concepts but is also capable of implementing them on embedded processors for prototyping or production. 2014 IEEE.","author":[{"dropping-particle":"","family":"Morison","given":"Gordon","non-dropping-particle":"","parse-names":false,"suffix":""},{"dropping-particle":"","family":"Jenkins","given":"Mark David","non-dropping-particle":"","parse-names":false,"suffix":""},{"dropping-particle":"","family":"Buggy","given":"Tom","non-dropping-particle":"","parse-names":false,"suffix":""},{"dropping-particle":"","family":"Barrie","given":"Peter","non-dropping-particle":"","parse-names":false,"suffix":""}],"collection-title":"EDERC 2014 - Proceedings of the 6th European Embedded Design in Education and Research Conference","container-title":"2014 6th European Embedded Design in Education and Research Conference (EDERC)","id":"ITEM-1","issued":{"date-parts":[["2014","9"]]},"note":"Compilation and indexing terms, Copyright 2020 Elsevier Inc.","page":"274-277","publisher":"IEEE","publisher-place":"School of Engineering and Built Environment, Glasgow Caledonian University, Cowcaddens Road, Glasgow; G4 0BA, United Kingdom","title":"An implementation focused approach to teaching image processing and machine vision - from theory to beagleboard","type":"paper-conference"},"uris":["http://www.mendeley.com/documents/?uuid=f61389b4-e096-4075-9dca-84a978f5dbe5"]}],"mendeley":{"formattedCitation":"[17]","plainTextFormattedCitation":"[17]","previouslyFormattedCitation":"[17]"},"properties":{"noteIndex":0},"schema":"https://github.com/citation-style-language/schema/raw/master/csl-citation.json"}</w:instrText>
      </w:r>
      <w:r w:rsidR="000A7FC5" w:rsidRPr="0038278A">
        <w:rPr>
          <w:rFonts w:ascii="Times New Roman" w:eastAsia="Arial" w:hAnsi="Times New Roman" w:cs="Times New Roman"/>
          <w:lang w:val="en-US"/>
        </w:rPr>
        <w:fldChar w:fldCharType="separate"/>
      </w:r>
      <w:r w:rsidR="000A7FC5" w:rsidRPr="0038278A">
        <w:rPr>
          <w:rFonts w:ascii="Times New Roman" w:eastAsia="Arial" w:hAnsi="Times New Roman" w:cs="Times New Roman"/>
          <w:noProof/>
          <w:lang w:val="en-US"/>
        </w:rPr>
        <w:t>[17]</w:t>
      </w:r>
      <w:r w:rsidR="000A7FC5" w:rsidRPr="0038278A">
        <w:rPr>
          <w:rFonts w:ascii="Times New Roman" w:eastAsia="Arial" w:hAnsi="Times New Roman" w:cs="Times New Roman"/>
          <w:lang w:val="en-US"/>
        </w:rPr>
        <w:fldChar w:fldCharType="end"/>
      </w:r>
      <w:r w:rsidR="000A7FC5" w:rsidRPr="0038278A">
        <w:rPr>
          <w:rFonts w:ascii="Times New Roman" w:eastAsia="Arial" w:hAnsi="Times New Roman" w:cs="Times New Roman"/>
          <w:lang w:val="en-US"/>
        </w:rPr>
        <w:t xml:space="preserve"> </w:t>
      </w:r>
      <w:r w:rsidRPr="00C87887">
        <w:rPr>
          <w:rFonts w:ascii="Times New Roman" w:eastAsia="Arial" w:hAnsi="Times New Roman" w:cs="Times New Roman"/>
          <w:lang w:val="en-US"/>
        </w:rPr>
        <w:t>expose an experience using a Beagleboard-</w:t>
      </w:r>
      <w:proofErr w:type="spellStart"/>
      <w:r w:rsidRPr="00C87887">
        <w:rPr>
          <w:rFonts w:ascii="Times New Roman" w:eastAsia="Arial" w:hAnsi="Times New Roman" w:cs="Times New Roman"/>
          <w:lang w:val="en-US"/>
        </w:rPr>
        <w:t>xM</w:t>
      </w:r>
      <w:proofErr w:type="spellEnd"/>
      <w:r w:rsidRPr="00C87887">
        <w:rPr>
          <w:rFonts w:ascii="Times New Roman" w:eastAsia="Arial" w:hAnsi="Times New Roman" w:cs="Times New Roman"/>
          <w:lang w:val="en-US"/>
        </w:rPr>
        <w:t xml:space="preserve"> board for a course of machine vision and image processing, which is </w:t>
      </w:r>
      <w:r w:rsidR="000A7FC5" w:rsidRPr="0038278A">
        <w:rPr>
          <w:rFonts w:ascii="Times New Roman" w:eastAsia="Arial" w:hAnsi="Times New Roman" w:cs="Times New Roman"/>
          <w:lang w:val="en-US"/>
        </w:rPr>
        <w:t>off</w:t>
      </w:r>
      <w:r w:rsidRPr="00C87887">
        <w:rPr>
          <w:rFonts w:ascii="Times New Roman" w:eastAsia="Arial" w:hAnsi="Times New Roman" w:cs="Times New Roman"/>
          <w:lang w:val="en-US"/>
        </w:rPr>
        <w:t xml:space="preserve">ered to the students of Computer and Electronics Systems in the final year of their career. An object tracking with OpenCV was proposed as a final project. The students’ feedback from the laboratory work was positive and the students found the project </w:t>
      </w:r>
      <w:r w:rsidR="000A7FC5" w:rsidRPr="0038278A">
        <w:rPr>
          <w:rFonts w:ascii="Times New Roman" w:eastAsia="Arial" w:hAnsi="Times New Roman" w:cs="Times New Roman"/>
          <w:lang w:val="en-US"/>
        </w:rPr>
        <w:t>challenging but</w:t>
      </w:r>
      <w:r w:rsidRPr="00C87887">
        <w:rPr>
          <w:rFonts w:ascii="Times New Roman" w:eastAsia="Arial" w:hAnsi="Times New Roman" w:cs="Times New Roman"/>
          <w:lang w:val="en-US"/>
        </w:rPr>
        <w:t xml:space="preserve"> enjoyed the educational experience according to the authors.</w:t>
      </w:r>
    </w:p>
    <w:p w14:paraId="3F7151E3" w14:textId="77777777" w:rsidR="00C87887" w:rsidRPr="00C87887" w:rsidRDefault="00C87887" w:rsidP="000A7FC5">
      <w:pPr>
        <w:jc w:val="both"/>
        <w:rPr>
          <w:rFonts w:ascii="Times New Roman" w:eastAsia="Arial" w:hAnsi="Times New Roman" w:cs="Times New Roman"/>
          <w:lang w:val="en-US"/>
        </w:rPr>
      </w:pPr>
    </w:p>
    <w:p w14:paraId="2E2CC6A7" w14:textId="1F7D489D" w:rsidR="000A7FC5" w:rsidRPr="0038278A" w:rsidRDefault="00C87887" w:rsidP="000A7FC5">
      <w:pPr>
        <w:ind w:firstLine="299"/>
        <w:jc w:val="both"/>
        <w:rPr>
          <w:rFonts w:ascii="Times New Roman" w:eastAsia="Arial" w:hAnsi="Times New Roman" w:cs="Times New Roman"/>
          <w:lang w:val="en-US"/>
        </w:rPr>
      </w:pPr>
      <w:r w:rsidRPr="00C87887">
        <w:rPr>
          <w:rFonts w:ascii="Times New Roman" w:eastAsia="Arial" w:hAnsi="Times New Roman" w:cs="Times New Roman"/>
          <w:i/>
          <w:iCs/>
          <w:lang w:val="en-US"/>
        </w:rPr>
        <w:t>In parallel computing</w:t>
      </w:r>
      <w:r w:rsidRPr="00C87887">
        <w:rPr>
          <w:rFonts w:ascii="Times New Roman" w:eastAsia="Arial" w:hAnsi="Times New Roman" w:cs="Times New Roman"/>
          <w:lang w:val="en-US"/>
        </w:rPr>
        <w:t xml:space="preserve">, </w:t>
      </w:r>
      <w:r w:rsidR="000A7FC5" w:rsidRPr="00C87887">
        <w:rPr>
          <w:rFonts w:ascii="Times New Roman" w:eastAsia="Arial" w:hAnsi="Times New Roman" w:cs="Times New Roman"/>
          <w:lang w:val="en-US"/>
        </w:rPr>
        <w:t>Doucet and Zhang</w:t>
      </w:r>
      <w:r w:rsidR="000A7FC5" w:rsidRPr="0038278A">
        <w:rPr>
          <w:rFonts w:ascii="Times New Roman" w:eastAsia="Arial" w:hAnsi="Times New Roman" w:cs="Times New Roman"/>
          <w:lang w:val="en-US"/>
        </w:rPr>
        <w:t xml:space="preserve"> </w:t>
      </w:r>
      <w:r w:rsidR="000A7FC5" w:rsidRPr="0038278A">
        <w:rPr>
          <w:rFonts w:ascii="Times New Roman" w:eastAsia="Arial" w:hAnsi="Times New Roman" w:cs="Times New Roman"/>
          <w:lang w:val="en-US"/>
        </w:rPr>
        <w:fldChar w:fldCharType="begin" w:fldLock="1"/>
      </w:r>
      <w:r w:rsidR="000A7FC5" w:rsidRPr="0038278A">
        <w:rPr>
          <w:rFonts w:ascii="Times New Roman" w:eastAsia="Arial" w:hAnsi="Times New Roman" w:cs="Times New Roman"/>
          <w:lang w:val="en-US"/>
        </w:rPr>
        <w:instrText>ADDIN CSL_CITATION {"citationItems":[{"id":"ITEM-1","itemData":{"DOI":"10.1145/3077286.3077324","ISBN":"9781450350242","abstract":"The study of cluster computing and its applications are vital to the future of computer science. By linking a group of computers to provide more processing power than one computer can alone, this is the principle upon which modern supercomputers are built. This short paper describes a student's learning experience in cluster computing. As part of the Texas Woman's University's Quality Enhancement project, the student received funding to purchase computing components to create a low-cost cluster computer using 5 Raspberry Pis. The data collected from experiments running on the cluster computer is compared to those from a single Raspberry Pi. The results from those experiments are presented in the paper.","author":[{"dropping-particle":"","family":"Doucet","given":"Kevin","non-dropping-particle":"","parse-names":false,"suffix":""},{"dropping-particle":"","family":"Zhang","given":"Jian","non-dropping-particle":"","parse-names":false,"suffix":""}],"container-title":"Proceedings of the SouthEast Conference, ACMSE 2017","id":"ITEM-1","issued":{"date-parts":[["2017"]]},"page":"191-194","title":"Learning cluster computing by creating a raspberry Pi cluster","type":"article-journal"},"uris":["http://www.mendeley.com/documents/?uuid=75c853d6-2412-495e-ba61-40ed0621ccd5"]}],"mendeley":{"formattedCitation":"[18]","plainTextFormattedCitation":"[18]","previouslyFormattedCitation":"[18]"},"properties":{"noteIndex":0},"schema":"https://github.com/citation-style-language/schema/raw/master/csl-citation.json"}</w:instrText>
      </w:r>
      <w:r w:rsidR="000A7FC5" w:rsidRPr="0038278A">
        <w:rPr>
          <w:rFonts w:ascii="Times New Roman" w:eastAsia="Arial" w:hAnsi="Times New Roman" w:cs="Times New Roman"/>
          <w:lang w:val="en-US"/>
        </w:rPr>
        <w:fldChar w:fldCharType="separate"/>
      </w:r>
      <w:r w:rsidR="000A7FC5" w:rsidRPr="0038278A">
        <w:rPr>
          <w:rFonts w:ascii="Times New Roman" w:eastAsia="Arial" w:hAnsi="Times New Roman" w:cs="Times New Roman"/>
          <w:noProof/>
          <w:lang w:val="en-US"/>
        </w:rPr>
        <w:t>[18]</w:t>
      </w:r>
      <w:r w:rsidR="000A7FC5" w:rsidRPr="0038278A">
        <w:rPr>
          <w:rFonts w:ascii="Times New Roman" w:eastAsia="Arial" w:hAnsi="Times New Roman" w:cs="Times New Roman"/>
          <w:lang w:val="en-US"/>
        </w:rPr>
        <w:fldChar w:fldCharType="end"/>
      </w:r>
      <w:r w:rsidR="000A7FC5" w:rsidRPr="0038278A">
        <w:rPr>
          <w:rFonts w:ascii="Times New Roman" w:eastAsia="Arial" w:hAnsi="Times New Roman" w:cs="Times New Roman"/>
          <w:lang w:val="en-US"/>
        </w:rPr>
        <w:t xml:space="preserve"> </w:t>
      </w:r>
      <w:r w:rsidRPr="00C87887">
        <w:rPr>
          <w:rFonts w:ascii="Times New Roman" w:eastAsia="Arial" w:hAnsi="Times New Roman" w:cs="Times New Roman"/>
          <w:lang w:val="en-US"/>
        </w:rPr>
        <w:t xml:space="preserve">present a cluster using Raspberry Pis. The initiative was promoted by a student and the teachers given the lack of resources to learn parallel programming. Students were funded to acquire the components employed in each cluster, learning about the required concepts. A benchmark testing was performed between a single Raspberry Pi and the developed cluster comparing the results for the calculation of the PI value. </w:t>
      </w:r>
      <w:r w:rsidR="000A7FC5" w:rsidRPr="00C87887">
        <w:rPr>
          <w:rFonts w:ascii="Times New Roman" w:eastAsia="Arial" w:hAnsi="Times New Roman" w:cs="Times New Roman"/>
          <w:lang w:val="en-US"/>
        </w:rPr>
        <w:t>Matthews et al.</w:t>
      </w:r>
      <w:r w:rsidR="000A7FC5" w:rsidRPr="0038278A">
        <w:rPr>
          <w:rFonts w:ascii="Times New Roman" w:eastAsia="Arial" w:hAnsi="Times New Roman" w:cs="Times New Roman"/>
          <w:lang w:val="en-US"/>
        </w:rPr>
        <w:t xml:space="preserve"> </w:t>
      </w:r>
      <w:r w:rsidR="000A7FC5" w:rsidRPr="0038278A">
        <w:rPr>
          <w:rFonts w:ascii="Times New Roman" w:eastAsia="Arial" w:hAnsi="Times New Roman" w:cs="Times New Roman"/>
          <w:lang w:val="en-US"/>
        </w:rPr>
        <w:fldChar w:fldCharType="begin" w:fldLock="1"/>
      </w:r>
      <w:r w:rsidR="000A7FC5" w:rsidRPr="0038278A">
        <w:rPr>
          <w:rFonts w:ascii="Times New Roman" w:eastAsia="Arial" w:hAnsi="Times New Roman" w:cs="Times New Roman"/>
          <w:lang w:val="en-US"/>
        </w:rPr>
        <w:instrText>ADDIN CSL_CITATION {"citationItems":[{"id":"ITEM-1","itemData":{"DOI":"10.1145/3159450.3159558","ISBN":"978-1-4503-5103-4","abstract":"With the requirement that parallel &amp; distributed computing (PDC) topics\nbe covered in the core computer science curriculum, educators are\nexploring new ways to engage students in this area of computing. In this\npaper, we discuss the use of the Raspberry Pi single-board computer\n(SBC) to provide students with hands-on multicore learning experiences.\nWe discuss how the authors use the Raspberry Pi to teach parallel\ncomputing, and present assessment results that indicate such devices are\neffective at achieving CS2013 PDC learning outcomes, as well as\nmotivating further study of parallelism. We believe our results are of\nsignificant interest to CS educators looking to integrate parallelism in\ntheir classrooms, and support the use of other SBCs for teaching\nparallel computing.","author":[{"dropping-particle":"","family":"Matthews","given":"Suzanne J","non-dropping-particle":"","parse-names":false,"suffix":""},{"dropping-particle":"","family":"Adams","given":"Joel C","non-dropping-particle":"","parse-names":false,"suffix":""},{"dropping-particle":"","family":"Brown","given":"Richard A","non-dropping-particle":"","parse-names":false,"suffix":""},{"dropping-particle":"","family":"Shoop","given":"Elizabeth","non-dropping-particle":"","parse-names":false,"suffix":""}],"container-title":"SIGCSE'18: PROCEEDINGS OF THE 49TH ACM TECHNICAL SYMPOSIUM ON COMPUTER SCIENCE EDUCATION","id":"ITEM-1","issued":{"date-parts":[["2018"]]},"note":"49th ACM SIGCSE Technical Symposium on Computer Science Education\n(SIGCSE), Baltimore, MD, FEB 21-24, 2018","page":"92-97","publisher":"ASSOC COMPUTING MACHINERY","publisher-place":"1515 BROADWAY, NEW YORK, NY 10036-9998 USA","title":"Portable Parallel Computing with the Raspberry Pi","type":"paper-conference"},"uris":["http://www.mendeley.com/documents/?uuid=fa0f0353-1fe5-47ca-a5ef-22e8f09abb69"]}],"mendeley":{"formattedCitation":"[19]","plainTextFormattedCitation":"[19]","previouslyFormattedCitation":"[19]"},"properties":{"noteIndex":0},"schema":"https://github.com/citation-style-language/schema/raw/master/csl-citation.json"}</w:instrText>
      </w:r>
      <w:r w:rsidR="000A7FC5" w:rsidRPr="0038278A">
        <w:rPr>
          <w:rFonts w:ascii="Times New Roman" w:eastAsia="Arial" w:hAnsi="Times New Roman" w:cs="Times New Roman"/>
          <w:lang w:val="en-US"/>
        </w:rPr>
        <w:fldChar w:fldCharType="separate"/>
      </w:r>
      <w:r w:rsidR="000A7FC5" w:rsidRPr="0038278A">
        <w:rPr>
          <w:rFonts w:ascii="Times New Roman" w:eastAsia="Arial" w:hAnsi="Times New Roman" w:cs="Times New Roman"/>
          <w:noProof/>
          <w:lang w:val="en-US"/>
        </w:rPr>
        <w:t>[19]</w:t>
      </w:r>
      <w:r w:rsidR="000A7FC5" w:rsidRPr="0038278A">
        <w:rPr>
          <w:rFonts w:ascii="Times New Roman" w:eastAsia="Arial" w:hAnsi="Times New Roman" w:cs="Times New Roman"/>
          <w:lang w:val="en-US"/>
        </w:rPr>
        <w:fldChar w:fldCharType="end"/>
      </w:r>
      <w:r w:rsidR="000A7FC5" w:rsidRPr="0038278A">
        <w:rPr>
          <w:rFonts w:ascii="Times New Roman" w:eastAsia="Arial" w:hAnsi="Times New Roman" w:cs="Times New Roman"/>
          <w:lang w:val="en-US"/>
        </w:rPr>
        <w:t xml:space="preserve"> </w:t>
      </w:r>
      <w:r w:rsidRPr="00C87887">
        <w:rPr>
          <w:rFonts w:ascii="Times New Roman" w:eastAsia="Arial" w:hAnsi="Times New Roman" w:cs="Times New Roman"/>
          <w:lang w:val="en-US"/>
        </w:rPr>
        <w:t>propose a course for parallel and distributed computing with Raspberry Pi. The authors pose</w:t>
      </w:r>
      <w:r w:rsidR="000A7FC5" w:rsidRPr="0038278A">
        <w:rPr>
          <w:rFonts w:ascii="Times New Roman" w:eastAsia="Arial" w:hAnsi="Times New Roman" w:cs="Times New Roman"/>
          <w:lang w:val="en-US"/>
        </w:rPr>
        <w:t xml:space="preserve"> several features of the Raspberry Pi such as standardization, ease of setup and maintenance, affordability, and immediacy. The teaching modules for the courses encompass parallel fundamentals, parallel decomposition, communication, coordination, parallel algorithms, and architectures that are available at the site </w:t>
      </w:r>
      <w:r w:rsidR="000A7FC5" w:rsidRPr="0038278A">
        <w:rPr>
          <w:rFonts w:ascii="Times New Roman" w:eastAsia="Arial" w:hAnsi="Times New Roman" w:cs="Times New Roman"/>
          <w:i/>
          <w:lang w:val="en-US"/>
        </w:rPr>
        <w:t>csinparallel.org</w:t>
      </w:r>
      <w:r w:rsidR="000A7FC5" w:rsidRPr="0038278A">
        <w:rPr>
          <w:rFonts w:ascii="Times New Roman" w:eastAsia="Arial" w:hAnsi="Times New Roman" w:cs="Times New Roman"/>
          <w:lang w:val="en-US"/>
        </w:rPr>
        <w:t xml:space="preserve">. The experience of the course indicates that the usage of SBCs is a highly motivating way to introduce undergraduate students on parallel and distributed computing.  Levandowski et al. </w:t>
      </w:r>
      <w:r w:rsidR="000A7FC5" w:rsidRPr="0038278A">
        <w:rPr>
          <w:rFonts w:ascii="Times New Roman" w:eastAsia="Arial" w:hAnsi="Times New Roman" w:cs="Times New Roman"/>
          <w:lang w:val="en-US"/>
        </w:rPr>
        <w:fldChar w:fldCharType="begin" w:fldLock="1"/>
      </w:r>
      <w:r w:rsidR="000A7FC5" w:rsidRPr="0038278A">
        <w:rPr>
          <w:rFonts w:ascii="Times New Roman" w:eastAsia="Arial" w:hAnsi="Times New Roman" w:cs="Times New Roman"/>
          <w:lang w:val="en-US"/>
        </w:rPr>
        <w:instrText>ADDIN CSL_CITATION {"citationItems":[{"id":"ITEM-1","itemData":{"DOI":"10.1109/IPDPSW.2019.00063","ISBN":"9781728135106","abstract":"The 2013 ACM/IEEE curriculum guidelines highlight the importance of teaching parallel computing to undergraduates in higher education. Universities have responded to this need, but there remains a hole in most curricula. While techniques for parallelizing code and using tools such as MPI and OpenMP seem to be well covered, concepts of shared versus distributed memory and race conditions are often taught only at an abstracted level. Using the educational operating system Embedded Xinu, students can write ARM assembly code that makes use of instructions meant specifically for multicore interaction. By having students implement exercises such as the coupon collector's problem, they can gain a much deeper understanding of potential issues with sharing memory and maintaining cache coherence. This added curriculum fits with existing computer organization courses and helps to prepare students for future work in parallel computing. This paper presents specific enhancements used with the Embedded Xinu operating system and its associated ARM Playground, as well as a pilot study using the new curriculum with undergraduates in a typical hardware systems course.","author":[{"dropping-particle":"","family":"Levandowski","given":"Benjamin","non-dropping-particle":"","parse-names":false,"suffix":""},{"dropping-particle":"","family":"Perouli","given":"Debbie","non-dropping-particle":"","parse-names":false,"suffix":""},{"dropping-particle":"","family":"Brylow","given":"Dennis","non-dropping-particle":"","parse-names":false,"suffix":""}],"container-title":"Proceedings - 2019 IEEE 33rd International Parallel and Distributed Processing Symposium Workshops, IPDPSW 2019","id":"ITEM-1","issued":{"date-parts":[["2019"]]},"page":"334-341","publisher":"IEEE","title":"Using embedded xinu and the raspberry Pi 3 to teach parallel computing in assembly programming","type":"article-journal"},"uris":["http://www.mendeley.com/documents/?uuid=d76d5c6c-ccea-4ed8-90b3-dcfa980491e1"]}],"mendeley":{"formattedCitation":"[20]","plainTextFormattedCitation":"[20]","previouslyFormattedCitation":"[20]"},"properties":{"noteIndex":0},"schema":"https://github.com/citation-style-language/schema/raw/master/csl-citation.json"}</w:instrText>
      </w:r>
      <w:r w:rsidR="000A7FC5" w:rsidRPr="0038278A">
        <w:rPr>
          <w:rFonts w:ascii="Times New Roman" w:eastAsia="Arial" w:hAnsi="Times New Roman" w:cs="Times New Roman"/>
          <w:lang w:val="en-US"/>
        </w:rPr>
        <w:fldChar w:fldCharType="separate"/>
      </w:r>
      <w:r w:rsidR="000A7FC5" w:rsidRPr="0038278A">
        <w:rPr>
          <w:rFonts w:ascii="Times New Roman" w:eastAsia="Arial" w:hAnsi="Times New Roman" w:cs="Times New Roman"/>
          <w:noProof/>
          <w:lang w:val="en-US"/>
        </w:rPr>
        <w:t>[20]</w:t>
      </w:r>
      <w:r w:rsidR="000A7FC5" w:rsidRPr="0038278A">
        <w:rPr>
          <w:rFonts w:ascii="Times New Roman" w:eastAsia="Arial" w:hAnsi="Times New Roman" w:cs="Times New Roman"/>
          <w:lang w:val="en-US"/>
        </w:rPr>
        <w:fldChar w:fldCharType="end"/>
      </w:r>
      <w:r w:rsidR="000A7FC5" w:rsidRPr="0038278A">
        <w:rPr>
          <w:rFonts w:ascii="Times New Roman" w:eastAsia="Arial" w:hAnsi="Times New Roman" w:cs="Times New Roman"/>
          <w:lang w:val="en-US"/>
        </w:rPr>
        <w:t xml:space="preserve"> present a methodology to learn parallel programming with the Operating System (Xinu) developed by Purdue University. The Xinu’s core files were replaced to prepare the students in the steps for the set-up of multicore assembly. Then, Xinu is run remotely through the Raspberry Pi and the students made different tasks with hardware interaction. The authors state that the prior work on parallel computing was focused on theoretical aspects and high-level packages instead of the understanding of the low-level programming needed in parallel programming. Younis et al. </w:t>
      </w:r>
      <w:r w:rsidR="000A7FC5" w:rsidRPr="0038278A">
        <w:rPr>
          <w:rFonts w:ascii="Times New Roman" w:eastAsia="Arial" w:hAnsi="Times New Roman" w:cs="Times New Roman"/>
          <w:lang w:val="en-US"/>
        </w:rPr>
        <w:fldChar w:fldCharType="begin" w:fldLock="1"/>
      </w:r>
      <w:r w:rsidR="00F07579" w:rsidRPr="0038278A">
        <w:rPr>
          <w:rFonts w:ascii="Times New Roman" w:eastAsia="Arial" w:hAnsi="Times New Roman" w:cs="Times New Roman"/>
          <w:lang w:val="en-US"/>
        </w:rPr>
        <w:instrText>ADDIN CSL_CITATION {"citationItems":[{"id":"ITEM-1","itemData":{"DOI":"10.1109/IPDPSW.2019.00059","ISBN":"978-1-7281-3510-6","abstract":"In today's environment, where every computer, including cell phones, are multicore, it is essential that students develop parallel programming skills. It remains a challenge to develop effective techniques for teaching parallel programing skills. Another challenge is finding time within already packed lectures to cover additional material. To that end, we investigate the effectiveness of using Project Based Learning (PBL) to teach parallel programming skills early in the curriculum by developing and incorporating a PBL module into CSc 3210 (Computer Organization and Programming). This is a core course taken by all computer science majors and is a prerequisite to many of our senior-level classes. In our case study, 124 students are organized into 26 diverse groups, with four or five students per group, and assigned five project assignments, each of two-weeks duration. Given a Raspberry PI, students will explore its multicore architecture and create programs for shared memory parallelism using OpenMP and C language. Our results show that incorporating this PBL module has a significant and direct effect on the student's growth in parallel programming skills. As a side benefit, we also show that there is a direct improvement on a student's personal growth in terms soft skills, which is essential in the professional development and success in the workplace. By having students experience PBL in an early class, close to the midpoint of the academic program, it can serve as a mini-capstone project. Furthermore, students can collaboratively learn by themselves (through teamwork) and apply the fundamentals of parallel programming skills without the need for separate lectures, labs, or workshops. 2019 IEEE.","author":[{"dropping-particle":"","family":"Younis","given":"Awad A","non-dropping-particle":"","parse-names":false,"suffix":""},{"dropping-particle":"","family":"Sunderraman","given":"Rajshekhar","non-dropping-particle":"","parse-names":false,"suffix":""},{"dropping-particle":"","family":"Metzler","given":"Mike","non-dropping-particle":"","parse-names":false,"suffix":""},{"dropping-particle":"","family":"Bourgeois","given":"Anu G","non-dropping-particle":"","parse-names":false,"suffix":""}],"collection-title":"Proceedings - 2019 IEEE 33rd International Parallel and Distributed Processing Symposium Workshops, IPDPSW 2019","container-title":"2019 IEEE International Parallel and Distributed Processing Symposium Workshops (IPDPSW)","id":"ITEM-1","issued":{"date-parts":[["2019","5"]]},"note":"Compilation and indexing terms, Copyright 2020 Elsevier Inc.","page":"304-311","publisher":"IEEE","publisher-place":"Georgia State University, Atlanta; GA, United States","title":"Case Study: Using Project Based Learning to Develop Parallel Programing and Soft Skills","type":"paper-conference"},"uris":["http://www.mendeley.com/documents/?uuid=9bf60c1e-d4c0-4d60-9230-2eb718cc7c7b"]}],"mendeley":{"formattedCitation":"[21]","plainTextFormattedCitation":"[21]","previouslyFormattedCitation":"[21]"},"properties":{"noteIndex":0},"schema":"https://github.com/citation-style-language/schema/raw/master/csl-citation.json"}</w:instrText>
      </w:r>
      <w:r w:rsidR="000A7FC5" w:rsidRPr="0038278A">
        <w:rPr>
          <w:rFonts w:ascii="Times New Roman" w:eastAsia="Arial" w:hAnsi="Times New Roman" w:cs="Times New Roman"/>
          <w:lang w:val="en-US"/>
        </w:rPr>
        <w:fldChar w:fldCharType="separate"/>
      </w:r>
      <w:r w:rsidR="000A7FC5" w:rsidRPr="0038278A">
        <w:rPr>
          <w:rFonts w:ascii="Times New Roman" w:eastAsia="Arial" w:hAnsi="Times New Roman" w:cs="Times New Roman"/>
          <w:noProof/>
          <w:lang w:val="en-US"/>
        </w:rPr>
        <w:t>[21]</w:t>
      </w:r>
      <w:r w:rsidR="000A7FC5" w:rsidRPr="0038278A">
        <w:rPr>
          <w:rFonts w:ascii="Times New Roman" w:eastAsia="Arial" w:hAnsi="Times New Roman" w:cs="Times New Roman"/>
          <w:lang w:val="en-US"/>
        </w:rPr>
        <w:fldChar w:fldCharType="end"/>
      </w:r>
      <w:r w:rsidR="000A7FC5" w:rsidRPr="0038278A">
        <w:rPr>
          <w:rFonts w:ascii="Times New Roman" w:eastAsia="Arial" w:hAnsi="Times New Roman" w:cs="Times New Roman"/>
          <w:lang w:val="en-US"/>
        </w:rPr>
        <w:t xml:space="preserve"> indicate a proposal that employs the educational methodology of PBL to impact student learning in the course of (Cs3120-computer organization and programming) which is focused on parallel programming using the raspberry pi and OpenMP. To measure the impact of the proposal both a pre-test and a post-test were performed to 124 students. Results show a medium improvement of personal learning in programming and soft- skills with a positive reception of the methodology by the students.</w:t>
      </w:r>
    </w:p>
    <w:p w14:paraId="795F4BC0" w14:textId="06CDC91E" w:rsidR="00C87887" w:rsidRPr="00C87887" w:rsidRDefault="00C87887" w:rsidP="000A7FC5">
      <w:pPr>
        <w:jc w:val="both"/>
        <w:rPr>
          <w:rFonts w:ascii="Times New Roman" w:eastAsia="Arial" w:hAnsi="Times New Roman" w:cs="Times New Roman"/>
          <w:lang w:val="en-US"/>
        </w:rPr>
      </w:pPr>
    </w:p>
    <w:p w14:paraId="76EA0B2D" w14:textId="23EF25B7" w:rsidR="00F07579" w:rsidRPr="00F07579" w:rsidRDefault="00F07579" w:rsidP="00F07579">
      <w:pPr>
        <w:ind w:firstLine="299"/>
        <w:jc w:val="both"/>
        <w:rPr>
          <w:rFonts w:ascii="Times New Roman" w:eastAsia="Arial" w:hAnsi="Times New Roman" w:cs="Times New Roman"/>
          <w:lang w:val="en-US"/>
        </w:rPr>
      </w:pPr>
      <w:r w:rsidRPr="00F07579">
        <w:rPr>
          <w:rFonts w:ascii="Times New Roman" w:eastAsia="Arial" w:hAnsi="Times New Roman" w:cs="Times New Roman"/>
          <w:i/>
          <w:iCs/>
          <w:lang w:val="en-US"/>
        </w:rPr>
        <w:t>As proposals to learn MySQL and assembly language</w:t>
      </w:r>
      <w:r w:rsidRPr="00F07579">
        <w:rPr>
          <w:rFonts w:ascii="Times New Roman" w:eastAsia="Arial" w:hAnsi="Times New Roman" w:cs="Times New Roman"/>
          <w:lang w:val="en-US"/>
        </w:rPr>
        <w:t xml:space="preserve">, </w:t>
      </w:r>
      <w:r w:rsidR="00402F3E" w:rsidRPr="00F07579">
        <w:rPr>
          <w:rFonts w:ascii="Times New Roman" w:eastAsia="Arial" w:hAnsi="Times New Roman" w:cs="Times New Roman"/>
          <w:lang w:val="en-US"/>
        </w:rPr>
        <w:t>Bruce et al.</w:t>
      </w:r>
      <w:r w:rsidR="00402F3E" w:rsidRPr="0038278A">
        <w:rPr>
          <w:rFonts w:ascii="Times New Roman" w:eastAsia="Arial" w:hAnsi="Times New Roman" w:cs="Times New Roman"/>
          <w:lang w:val="en-US"/>
        </w:rPr>
        <w:t xml:space="preserve"> </w:t>
      </w:r>
      <w:r w:rsidR="00402F3E" w:rsidRPr="0038278A">
        <w:rPr>
          <w:rFonts w:ascii="Times New Roman" w:eastAsia="Arial" w:hAnsi="Times New Roman" w:cs="Times New Roman"/>
          <w:lang w:val="en-US"/>
        </w:rPr>
        <w:fldChar w:fldCharType="begin" w:fldLock="1"/>
      </w:r>
      <w:r w:rsidR="00402F3E" w:rsidRPr="0038278A">
        <w:rPr>
          <w:rFonts w:ascii="Times New Roman" w:eastAsia="Arial" w:hAnsi="Times New Roman" w:cs="Times New Roman"/>
          <w:lang w:val="en-US"/>
        </w:rPr>
        <w:instrText>ADDIN CSL_CITATION {"citationItems":[{"id":"ITEM-1","itemData":{"DOI":"10.1109/SECON.2015.7132994","ISBN":"9781467373005","ISSN":"07347502","abstract":"The Raspberry Pi is an inexpensive computing system that can play an essential part of any computing curriculum. Since its release in 2012, the Raspberry Pi has been infiltrating K-12 education; it has the potential to make coding in K-12 schools as commonplace as textbooks. It has also changed the playing field for hobbyists by offering a low-priced general-purpose computing system that challenges the Arduino in terms of open source support. In this paper, we advocate using the Raspberry Pi (RPi) throughout the University computing curricula as well. Low-priced and portable, the RPi is an exposed hardware platform students can tinker with without fear of breaking. Properly used, it affords students the opportunity to experimentally discover many aspects of computing. In this paper, we discuss the aspects of the RPi that make it appropriate for a University computing curriculum. We describe our classroom experiences and laboratory best practices as well as survey the work of others involved in integrated the RPi into University curriculums.","author":[{"dropping-particle":"","family":"Bruce","given":"Rebecca F.","non-dropping-particle":"","parse-names":false,"suffix":""},{"dropping-particle":"","family":"Dean Brock","given":"J.","non-dropping-particle":"","parse-names":false,"suffix":""},{"dropping-particle":"","family":"Reiser","given":"Susan L.","non-dropping-particle":"","parse-names":false,"suffix":""}],"container-title":"Conference Proceedings - IEEE SOUTHEASTCON","id":"ITEM-1","issue":"June","issued":{"date-parts":[["2015"]]},"title":"Make space for the Pi","type":"article-journal","volume":"2015-June"},"uris":["http://www.mendeley.com/documents/?uuid=bdec4498-eaaf-4dd8-94d2-3e0400bc2592"]}],"mendeley":{"formattedCitation":"[22]","plainTextFormattedCitation":"[22]","previouslyFormattedCitation":"[22]"},"properties":{"noteIndex":0},"schema":"https://github.com/citation-style-language/schema/raw/master/csl-citation.json"}</w:instrText>
      </w:r>
      <w:r w:rsidR="00402F3E" w:rsidRPr="0038278A">
        <w:rPr>
          <w:rFonts w:ascii="Times New Roman" w:eastAsia="Arial" w:hAnsi="Times New Roman" w:cs="Times New Roman"/>
          <w:lang w:val="en-US"/>
        </w:rPr>
        <w:fldChar w:fldCharType="separate"/>
      </w:r>
      <w:r w:rsidR="00402F3E" w:rsidRPr="0038278A">
        <w:rPr>
          <w:rFonts w:ascii="Times New Roman" w:eastAsia="Arial" w:hAnsi="Times New Roman" w:cs="Times New Roman"/>
          <w:noProof/>
          <w:lang w:val="en-US"/>
        </w:rPr>
        <w:t>[22]</w:t>
      </w:r>
      <w:r w:rsidR="00402F3E" w:rsidRPr="0038278A">
        <w:rPr>
          <w:rFonts w:ascii="Times New Roman" w:eastAsia="Arial" w:hAnsi="Times New Roman" w:cs="Times New Roman"/>
          <w:lang w:val="en-US"/>
        </w:rPr>
        <w:fldChar w:fldCharType="end"/>
      </w:r>
      <w:r w:rsidR="00402F3E" w:rsidRPr="0038278A">
        <w:rPr>
          <w:rFonts w:ascii="Times New Roman" w:eastAsia="Arial" w:hAnsi="Times New Roman" w:cs="Times New Roman"/>
          <w:lang w:val="en-US"/>
        </w:rPr>
        <w:t xml:space="preserve"> </w:t>
      </w:r>
      <w:r w:rsidRPr="00F07579">
        <w:rPr>
          <w:rFonts w:ascii="Times New Roman" w:eastAsia="Arial" w:hAnsi="Times New Roman" w:cs="Times New Roman"/>
          <w:lang w:val="en-US"/>
        </w:rPr>
        <w:t xml:space="preserve">show how the Raspberry Pi is being used in some courses of computer science (Internet of Things, Embedded Systems and Database Management Systems). In the last course, students install a MQSL server in the Raspberry Pi, configuring the permissions, and put their databases in a network with PHP and JavaScript. In this case, the RPi facilitates the interaction between computing and real applications. </w:t>
      </w:r>
      <w:r w:rsidR="00402F3E" w:rsidRPr="00F07579">
        <w:rPr>
          <w:rFonts w:ascii="Times New Roman" w:eastAsia="Arial" w:hAnsi="Times New Roman" w:cs="Times New Roman"/>
          <w:lang w:val="en-US"/>
        </w:rPr>
        <w:t>Kawash et al.</w:t>
      </w:r>
      <w:r w:rsidR="00402F3E" w:rsidRPr="0038278A">
        <w:rPr>
          <w:rFonts w:ascii="Times New Roman" w:eastAsia="Arial" w:hAnsi="Times New Roman" w:cs="Times New Roman"/>
          <w:lang w:val="en-US"/>
        </w:rPr>
        <w:t xml:space="preserve"> </w:t>
      </w:r>
      <w:r w:rsidR="00402F3E" w:rsidRPr="0038278A">
        <w:rPr>
          <w:rFonts w:ascii="Times New Roman" w:eastAsia="Arial" w:hAnsi="Times New Roman" w:cs="Times New Roman"/>
          <w:lang w:val="en-US"/>
        </w:rPr>
        <w:fldChar w:fldCharType="begin" w:fldLock="1"/>
      </w:r>
      <w:r w:rsidR="003A5BFF" w:rsidRPr="0038278A">
        <w:rPr>
          <w:rFonts w:ascii="Times New Roman" w:eastAsia="Arial" w:hAnsi="Times New Roman" w:cs="Times New Roman"/>
          <w:lang w:val="en-US"/>
        </w:rPr>
        <w:instrText>ADDIN CSL_CITATION {"citationItems":[{"id":"ITEM-1","itemData":{"DOI":"10.1145/2839509.2844552","ISBN":"9781450336857","author":[{"dropping-particle":"","family":"Kawash","given":"Jalal","non-dropping-particle":"","parse-names":false,"suffix":""},{"dropping-particle":"","family":"Kuipers","given":"Andrew","non-dropping-particle":"","parse-names":false,"suffix":""},{"dropping-particle":"","family":"Manzara","given":"Leonard","non-dropping-particle":"","parse-names":false,"suffix":""},{"dropping-particle":"","family":"Collier","given":"Robert","non-dropping-particle":"","parse-names":false,"suffix":""}],"container-title":"Proceedings of the 47th ACM Technical Symposium on Computing Science Education - SIGCSE '16","id":"ITEM-1","issued":{"date-parts":[["2016"]]},"page":"498-503","publisher":"ACM Press","publisher-place":"New York, New York, USA","title":"Undergraduate Assembly Language Instruction Sweetened with the Raspberry Pi","type":"paper-conference"},"uris":["http://www.mendeley.com/documents/?uuid=92b65fb3-4ab9-4cc3-86d3-89a64482eabb"]}],"mendeley":{"formattedCitation":"[23]","plainTextFormattedCitation":"[23]","previouslyFormattedCitation":"[23]"},"properties":{"noteIndex":0},"schema":"https://github.com/citation-style-language/schema/raw/master/csl-citation.json"}</w:instrText>
      </w:r>
      <w:r w:rsidR="00402F3E" w:rsidRPr="0038278A">
        <w:rPr>
          <w:rFonts w:ascii="Times New Roman" w:eastAsia="Arial" w:hAnsi="Times New Roman" w:cs="Times New Roman"/>
          <w:lang w:val="en-US"/>
        </w:rPr>
        <w:fldChar w:fldCharType="separate"/>
      </w:r>
      <w:r w:rsidR="00402F3E" w:rsidRPr="0038278A">
        <w:rPr>
          <w:rFonts w:ascii="Times New Roman" w:eastAsia="Arial" w:hAnsi="Times New Roman" w:cs="Times New Roman"/>
          <w:noProof/>
          <w:lang w:val="en-US"/>
        </w:rPr>
        <w:t>[23]</w:t>
      </w:r>
      <w:r w:rsidR="00402F3E" w:rsidRPr="0038278A">
        <w:rPr>
          <w:rFonts w:ascii="Times New Roman" w:eastAsia="Arial" w:hAnsi="Times New Roman" w:cs="Times New Roman"/>
          <w:lang w:val="en-US"/>
        </w:rPr>
        <w:fldChar w:fldCharType="end"/>
      </w:r>
      <w:r w:rsidR="00402F3E" w:rsidRPr="0038278A">
        <w:rPr>
          <w:rFonts w:ascii="Times New Roman" w:eastAsia="Arial" w:hAnsi="Times New Roman" w:cs="Times New Roman"/>
          <w:lang w:val="en-US"/>
        </w:rPr>
        <w:t xml:space="preserve"> </w:t>
      </w:r>
      <w:r w:rsidRPr="00F07579">
        <w:rPr>
          <w:rFonts w:ascii="Times New Roman" w:eastAsia="Arial" w:hAnsi="Times New Roman" w:cs="Times New Roman"/>
          <w:lang w:val="en-US"/>
        </w:rPr>
        <w:t xml:space="preserve">describe a methodology for teaching Assembly Language to students of computer science in the subject of Computing Machinery II (CPSC 359). The approach uses a Raspberry Pi and a Super Nintendo Entertainment System (SNES) controller as devices for the students interact with software and hardware. The course is focused on computer interaction with input-outputs of the Raspberry Pi, Video programming, advanced ARM assembly programming, </w:t>
      </w:r>
      <w:r w:rsidR="00402F3E" w:rsidRPr="0038278A">
        <w:rPr>
          <w:rFonts w:ascii="Times New Roman" w:eastAsia="Arial" w:hAnsi="Times New Roman" w:cs="Times New Roman"/>
          <w:lang w:val="en-US"/>
        </w:rPr>
        <w:t>interrupts,</w:t>
      </w:r>
      <w:r w:rsidRPr="00F07579">
        <w:rPr>
          <w:rFonts w:ascii="Times New Roman" w:eastAsia="Arial" w:hAnsi="Times New Roman" w:cs="Times New Roman"/>
          <w:lang w:val="en-US"/>
        </w:rPr>
        <w:t xml:space="preserve"> and exceptions. 337 </w:t>
      </w:r>
      <w:r w:rsidRPr="00F07579">
        <w:rPr>
          <w:rFonts w:ascii="Times New Roman" w:eastAsia="Arial" w:hAnsi="Times New Roman" w:cs="Times New Roman"/>
          <w:lang w:val="en-US"/>
        </w:rPr>
        <w:lastRenderedPageBreak/>
        <w:t>students took the methodology during the periods (2013-2015) and 198 students answered a final survey in a Likert Scale. 82.32% of the students indicate that the Raspberry Pi helps to enhance their learning process and motivation in the course.</w:t>
      </w:r>
    </w:p>
    <w:p w14:paraId="0BBBBC5B" w14:textId="77777777" w:rsidR="00F07579" w:rsidRPr="00F07579" w:rsidRDefault="00F07579" w:rsidP="00F07579">
      <w:pPr>
        <w:jc w:val="both"/>
        <w:rPr>
          <w:rFonts w:ascii="Times New Roman" w:eastAsia="Arial" w:hAnsi="Times New Roman" w:cs="Times New Roman"/>
          <w:lang w:val="en-US"/>
        </w:rPr>
      </w:pPr>
    </w:p>
    <w:p w14:paraId="3C359E0A" w14:textId="7C585CAE" w:rsidR="00F07579" w:rsidRPr="0038278A" w:rsidRDefault="00F07579" w:rsidP="00F07579">
      <w:pPr>
        <w:ind w:firstLine="299"/>
        <w:jc w:val="both"/>
        <w:rPr>
          <w:rFonts w:ascii="Times New Roman" w:eastAsia="Arial" w:hAnsi="Times New Roman" w:cs="Times New Roman"/>
          <w:lang w:val="en-US"/>
        </w:rPr>
      </w:pPr>
      <w:r w:rsidRPr="00F07579">
        <w:rPr>
          <w:rFonts w:ascii="Times New Roman" w:eastAsia="Arial" w:hAnsi="Times New Roman" w:cs="Times New Roman"/>
          <w:i/>
          <w:iCs/>
          <w:lang w:val="en-US"/>
        </w:rPr>
        <w:t>Lastly, as a proposal to learn digital literacy</w:t>
      </w:r>
      <w:r w:rsidRPr="00F07579">
        <w:rPr>
          <w:rFonts w:ascii="Times New Roman" w:eastAsia="Arial" w:hAnsi="Times New Roman" w:cs="Times New Roman"/>
          <w:lang w:val="en-US"/>
        </w:rPr>
        <w:t>,</w:t>
      </w:r>
      <w:r w:rsidR="003A5BFF" w:rsidRPr="0038278A">
        <w:rPr>
          <w:rFonts w:ascii="Times New Roman" w:eastAsia="Arial" w:hAnsi="Times New Roman" w:cs="Times New Roman"/>
          <w:lang w:val="en-US"/>
        </w:rPr>
        <w:t xml:space="preserve"> </w:t>
      </w:r>
      <w:r w:rsidR="003A5BFF" w:rsidRPr="00F07579">
        <w:rPr>
          <w:rFonts w:ascii="Times New Roman" w:eastAsia="Arial" w:hAnsi="Times New Roman" w:cs="Times New Roman"/>
          <w:lang w:val="en-US"/>
        </w:rPr>
        <w:t>Vasilchenko et al.</w:t>
      </w:r>
      <w:r w:rsidR="003A5BFF" w:rsidRPr="0038278A">
        <w:rPr>
          <w:rFonts w:ascii="Times New Roman" w:eastAsia="Arial" w:hAnsi="Times New Roman" w:cs="Times New Roman"/>
          <w:lang w:val="en-US"/>
        </w:rPr>
        <w:t xml:space="preserve"> </w:t>
      </w:r>
      <w:r w:rsidR="003A5BFF" w:rsidRPr="0038278A">
        <w:rPr>
          <w:rFonts w:ascii="Times New Roman" w:eastAsia="Arial" w:hAnsi="Times New Roman" w:cs="Times New Roman"/>
          <w:lang w:val="en-US"/>
        </w:rPr>
        <w:fldChar w:fldCharType="begin" w:fldLock="1"/>
      </w:r>
      <w:r w:rsidR="00C2748B" w:rsidRPr="0038278A">
        <w:rPr>
          <w:rFonts w:ascii="Times New Roman" w:eastAsia="Arial" w:hAnsi="Times New Roman" w:cs="Times New Roman"/>
          <w:lang w:val="en-US"/>
        </w:rPr>
        <w:instrText>ADDIN CSL_CITATION {"citationItems":[{"id":"ITEM-1","itemData":{"DOI":"10.1145/3059009.3059047","ISBN":"9781450347044","abstract":"Understanding, promoting, and teaching media literacy is an important societal challenge. STEM educators are increasingly looking to incorporate 21stcentury skills such as media literacy into core subject education. In this paper we investigate how undergraduate Computer Science (CS) students can learn media literacy as a by-product of collaborative video tutorial production. The paper presents a study of 34 third-year CS undergraduates who, as part of their learning, were each asked to produce three video tutorials on Raspberry Pi programming, using a collaborative video production tool for mobile phones (Bootlegger). We provide results of both quantitative and qualitative analysis of the production process and resulting video tutorials, and conclude that the student cohort demonstrated a clear development of media literacy skills. The paper's contribution is twofold. First, we add to the understanding of how the use of mobile collaborative video production technology by non-professionals can help them learn to create meaningful media messages with little scaffolding. Second, we present an alternative pedagogical approach that can help CS students acquire 21stcentury skills such as media literacy.","author":[{"dropping-particle":"","family":"Vasilchenko","given":"Anna","non-dropping-particle":"","parse-names":false,"suffix":""},{"dropping-particle":"","family":"Green","given":"David Philip","non-dropping-particle":"","parse-names":false,"suffix":""},{"dropping-particle":"","family":"Qarabash","given":"Haneen","non-dropping-particle":"","parse-names":false,"suffix":""},{"dropping-particle":"","family":"Preston","given":"Anne","non-dropping-particle":"","parse-names":false,"suffix":""},{"dropping-particle":"","family":"Bartindale","given":"Tom","non-dropping-particle":"","parse-names":false,"suffix":""},{"dropping-particle":"","family":"Balaam","given":"Madeline","non-dropping-particle":"","parse-names":false,"suffix":""}],"collection-title":"Annual Conference on Innovation and Technology in Computer Science Education, ITiCSE","container-title":"Proceedings of the 2017 ACM Conference on Innovation and Technology in Computer Science Education","id":"ITEM-1","issued":{"date-parts":[["2017","6","28"]]},"note":"Compilation and indexing terms, Copyright 2020 Elsevier Inc.","page":"58-63","publisher":"ACM","publisher-place":"New York, NY, USA","title":"Media Literacy as a By-Product of Collaborative Video Production by CS Students","type":"paper-conference","volume":"Part F1286"},"uris":["http://www.mendeley.com/documents/?uuid=35e45edb-c286-40aa-8b16-8226461b99a9"]}],"mendeley":{"formattedCitation":"[24]","plainTextFormattedCitation":"[24]","previouslyFormattedCitation":"[24]"},"properties":{"noteIndex":0},"schema":"https://github.com/citation-style-language/schema/raw/master/csl-citation.json"}</w:instrText>
      </w:r>
      <w:r w:rsidR="003A5BFF" w:rsidRPr="0038278A">
        <w:rPr>
          <w:rFonts w:ascii="Times New Roman" w:eastAsia="Arial" w:hAnsi="Times New Roman" w:cs="Times New Roman"/>
          <w:lang w:val="en-US"/>
        </w:rPr>
        <w:fldChar w:fldCharType="separate"/>
      </w:r>
      <w:r w:rsidR="003A5BFF" w:rsidRPr="0038278A">
        <w:rPr>
          <w:rFonts w:ascii="Times New Roman" w:eastAsia="Arial" w:hAnsi="Times New Roman" w:cs="Times New Roman"/>
          <w:noProof/>
          <w:lang w:val="en-US"/>
        </w:rPr>
        <w:t>[24]</w:t>
      </w:r>
      <w:r w:rsidR="003A5BFF" w:rsidRPr="0038278A">
        <w:rPr>
          <w:rFonts w:ascii="Times New Roman" w:eastAsia="Arial" w:hAnsi="Times New Roman" w:cs="Times New Roman"/>
          <w:lang w:val="en-US"/>
        </w:rPr>
        <w:fldChar w:fldCharType="end"/>
      </w:r>
      <w:r w:rsidR="003A5BFF" w:rsidRPr="0038278A">
        <w:rPr>
          <w:rFonts w:ascii="Times New Roman" w:eastAsia="Arial" w:hAnsi="Times New Roman" w:cs="Times New Roman"/>
          <w:lang w:val="en-US"/>
        </w:rPr>
        <w:t xml:space="preserve"> </w:t>
      </w:r>
      <w:r w:rsidRPr="00F07579">
        <w:rPr>
          <w:rFonts w:ascii="Times New Roman" w:eastAsia="Arial" w:hAnsi="Times New Roman" w:cs="Times New Roman"/>
          <w:lang w:val="en-US"/>
        </w:rPr>
        <w:t xml:space="preserve">illustrate an alternative to teach media literacy to 34 students of computer science. Students were encouraged to record several tutorials in videos about topics regarding programming and Raspberry Pi in a collaborative way with the tool </w:t>
      </w:r>
      <w:r w:rsidRPr="00F07579">
        <w:rPr>
          <w:rFonts w:ascii="Times New Roman" w:eastAsia="Arial" w:hAnsi="Times New Roman" w:cs="Times New Roman"/>
          <w:i/>
          <w:lang w:val="en-US"/>
        </w:rPr>
        <w:t>Bootlegger</w:t>
      </w:r>
      <w:r w:rsidRPr="00F07579">
        <w:rPr>
          <w:rFonts w:ascii="Times New Roman" w:eastAsia="Arial" w:hAnsi="Times New Roman" w:cs="Times New Roman"/>
          <w:lang w:val="en-US"/>
        </w:rPr>
        <w:t xml:space="preserve">. 102 tutorials were submitted by the students. The tutorials were </w:t>
      </w:r>
      <w:r w:rsidRPr="0038278A">
        <w:rPr>
          <w:rFonts w:ascii="Times New Roman" w:eastAsia="Arial" w:hAnsi="Times New Roman" w:cs="Times New Roman"/>
          <w:lang w:val="en-US"/>
        </w:rPr>
        <w:t>evaluated,</w:t>
      </w:r>
      <w:r w:rsidRPr="00F07579">
        <w:rPr>
          <w:rFonts w:ascii="Times New Roman" w:eastAsia="Arial" w:hAnsi="Times New Roman" w:cs="Times New Roman"/>
          <w:lang w:val="en-US"/>
        </w:rPr>
        <w:t xml:space="preserve"> and the authors posed that the methodology was positive despite the bugs and in</w:t>
      </w:r>
      <w:r w:rsidR="003A5BFF" w:rsidRPr="0038278A">
        <w:rPr>
          <w:rFonts w:ascii="Times New Roman" w:eastAsia="Arial" w:hAnsi="Times New Roman" w:cs="Times New Roman"/>
          <w:lang w:val="en-US"/>
        </w:rPr>
        <w:t xml:space="preserve"> </w:t>
      </w:r>
      <w:r w:rsidRPr="00F07579">
        <w:rPr>
          <w:rFonts w:ascii="Times New Roman" w:eastAsia="Arial" w:hAnsi="Times New Roman" w:cs="Times New Roman"/>
          <w:lang w:val="en-US"/>
        </w:rPr>
        <w:t>stability of the video tool.</w:t>
      </w:r>
    </w:p>
    <w:p w14:paraId="20845294" w14:textId="0F60C88B" w:rsidR="00E0472D" w:rsidRPr="0038278A" w:rsidRDefault="00E0472D" w:rsidP="00F07579">
      <w:pPr>
        <w:ind w:firstLine="299"/>
        <w:jc w:val="both"/>
        <w:rPr>
          <w:rFonts w:ascii="Times New Roman" w:eastAsia="Arial" w:hAnsi="Times New Roman" w:cs="Times New Roman"/>
          <w:lang w:val="en-US"/>
        </w:rPr>
      </w:pPr>
    </w:p>
    <w:p w14:paraId="2480191D" w14:textId="2FDBA079" w:rsidR="000E4465" w:rsidRPr="0038278A" w:rsidRDefault="00E0472D" w:rsidP="000E4465">
      <w:pPr>
        <w:pStyle w:val="Prrafodelista"/>
        <w:numPr>
          <w:ilvl w:val="0"/>
          <w:numId w:val="1"/>
        </w:numPr>
        <w:spacing w:line="293" w:lineRule="auto"/>
        <w:jc w:val="both"/>
        <w:rPr>
          <w:rFonts w:ascii="Times New Roman" w:eastAsia="Arial" w:hAnsi="Times New Roman" w:cs="Times New Roman"/>
          <w:b/>
          <w:bCs/>
          <w:sz w:val="24"/>
          <w:szCs w:val="24"/>
          <w:lang w:val="en-US"/>
        </w:rPr>
      </w:pPr>
      <w:r w:rsidRPr="0038278A">
        <w:rPr>
          <w:rFonts w:ascii="Times New Roman" w:eastAsia="Arial" w:hAnsi="Times New Roman" w:cs="Times New Roman"/>
          <w:b/>
          <w:bCs/>
          <w:sz w:val="24"/>
          <w:szCs w:val="24"/>
          <w:lang w:val="en-US"/>
        </w:rPr>
        <w:t>Robotics</w:t>
      </w:r>
    </w:p>
    <w:p w14:paraId="561AF989" w14:textId="01C527D5" w:rsidR="00C2748B" w:rsidRPr="0038278A" w:rsidRDefault="001F5153" w:rsidP="00C2748B">
      <w:pPr>
        <w:ind w:firstLine="299"/>
        <w:jc w:val="both"/>
        <w:rPr>
          <w:rFonts w:ascii="Times New Roman" w:eastAsia="Arial" w:hAnsi="Times New Roman" w:cs="Times New Roman"/>
          <w:lang w:val="en-US"/>
        </w:rPr>
      </w:pPr>
      <w:r w:rsidRPr="0038278A">
        <w:rPr>
          <w:rFonts w:ascii="Times New Roman" w:eastAsia="Arial" w:hAnsi="Times New Roman" w:cs="Times New Roman"/>
          <w:i/>
          <w:iCs/>
          <w:lang w:val="en-US"/>
        </w:rPr>
        <w:t>In design and construction of robots</w:t>
      </w:r>
      <w:r w:rsidRPr="0038278A">
        <w:rPr>
          <w:rFonts w:ascii="Times New Roman" w:eastAsia="Arial" w:hAnsi="Times New Roman" w:cs="Times New Roman"/>
          <w:lang w:val="en-US"/>
        </w:rPr>
        <w:t xml:space="preserve">, </w:t>
      </w:r>
      <w:r w:rsidR="00C2748B" w:rsidRPr="0038278A">
        <w:rPr>
          <w:rFonts w:ascii="Times New Roman" w:eastAsia="Arial" w:hAnsi="Times New Roman" w:cs="Times New Roman"/>
          <w:lang w:val="en-US"/>
        </w:rPr>
        <w:t xml:space="preserve">Gonzalez-Nalda et al. </w:t>
      </w:r>
      <w:r w:rsidR="00C2748B" w:rsidRPr="0038278A">
        <w:rPr>
          <w:rFonts w:ascii="Times New Roman" w:eastAsia="Arial" w:hAnsi="Times New Roman" w:cs="Times New Roman"/>
          <w:lang w:val="en-US"/>
        </w:rPr>
        <w:fldChar w:fldCharType="begin" w:fldLock="1"/>
      </w:r>
      <w:r w:rsidR="00C2748B" w:rsidRPr="0038278A">
        <w:rPr>
          <w:rFonts w:ascii="Times New Roman" w:eastAsia="Arial" w:hAnsi="Times New Roman" w:cs="Times New Roman"/>
          <w:lang w:val="en-US"/>
        </w:rPr>
        <w:instrText>ADDIN CSL_CITATION {"citationItems":[{"id":"ITEM-1","itemData":{"DOI":"10.3991/ijoe.v10i4.3765","ISSN":"18681646","abstract":"Cyber-Physical Systems (CPS) are highly multidisciplinary systems that involve disciplines such as embedded computing, control theory and communication technology. Even though building this kind of systems is a challenging task, its introduction during the last courses of computer science and engineering university degrees has proven very valuable to teach students to deal with complexity. This paper presents an educational experience in the field of Computer Science at the University College of Engineering of Vitoria-Gasteiz (UPV/EHU). As part of an elective course, students had to design and develop an Android-based remote control system for teleoperating an educative mobile robot controlled by means of a Raspberry Pi. They had to apply and combine concepts learnt in previous disciplines (such as programming, operating systems or communication networks), reinforcing already acquired skills, as well as gaining other generic skills demanded in their future professional career, such as: (1) effectively working in groups, (2) integrating different technologies, (3) proactive problem solving, or (4) coping with system complexity.","author":[{"dropping-particle":"","family":"Gonzalez-Nalda","given":"Pablo","non-dropping-particle":"","parse-names":false,"suffix":""},{"dropping-particle":"","family":"Calvo","given":"Isidro","non-dropping-particle":"","parse-names":false,"suffix":""},{"dropping-particle":"","family":"Etxeberria-Agiriano","given":"Ismael","non-dropping-particle":"","parse-names":false,"suffix":""},{"dropping-particle":"","family":"Garcia-Ruiz","given":"Alejandro","non-dropping-particle":"","parse-names":false,"suffix":""},{"dropping-particle":"","family":"Martinez-Lesta","given":"Sergio","non-dropping-particle":"","parse-names":false,"suffix":""},{"dropping-particle":"","family":"Caballero-Martin","given":"Daniel","non-dropping-particle":"","parse-names":false,"suffix":""}],"container-title":"International Journal of Online Engineering","id":"ITEM-1","issue":"4","issued":{"date-parts":[["2014"]]},"note":"Compilation and indexing terms, Copyright 2020 Elsevier Inc.","page":"52-58","publisher":"Kassel University Press GmbH","publisher-place":"University College of Engineering of Vitoria-Gasteiz, Department of Computer Languages and Systems, University of the Basque Country (UPV/EHU), SpainUniversity College of Engineering of Vitoria-Gasteiz, Department of Systems Engineering and Automatic Cont","title":"Building a CPS as an educational challenge","type":"article-journal","volume":"10"},"uris":["http://www.mendeley.com/documents/?uuid=f08358ab-f350-4efd-916b-67e0e23efa0e"]}],"mendeley":{"formattedCitation":"[25]","plainTextFormattedCitation":"[25]","previouslyFormattedCitation":"[25]"},"properties":{"noteIndex":0},"schema":"https://github.com/citation-style-language/schema/raw/master/csl-citation.json"}</w:instrText>
      </w:r>
      <w:r w:rsidR="00C2748B" w:rsidRPr="0038278A">
        <w:rPr>
          <w:rFonts w:ascii="Times New Roman" w:eastAsia="Arial" w:hAnsi="Times New Roman" w:cs="Times New Roman"/>
          <w:lang w:val="en-US"/>
        </w:rPr>
        <w:fldChar w:fldCharType="separate"/>
      </w:r>
      <w:r w:rsidR="00C2748B" w:rsidRPr="0038278A">
        <w:rPr>
          <w:rFonts w:ascii="Times New Roman" w:eastAsia="Arial" w:hAnsi="Times New Roman" w:cs="Times New Roman"/>
          <w:noProof/>
          <w:lang w:val="en-US"/>
        </w:rPr>
        <w:t>[25]</w:t>
      </w:r>
      <w:r w:rsidR="00C2748B" w:rsidRPr="0038278A">
        <w:rPr>
          <w:rFonts w:ascii="Times New Roman" w:eastAsia="Arial" w:hAnsi="Times New Roman" w:cs="Times New Roman"/>
          <w:lang w:val="en-US"/>
        </w:rPr>
        <w:fldChar w:fldCharType="end"/>
      </w:r>
      <w:r w:rsidR="00C2748B" w:rsidRPr="0038278A">
        <w:rPr>
          <w:rFonts w:ascii="Times New Roman" w:eastAsia="Arial" w:hAnsi="Times New Roman" w:cs="Times New Roman"/>
          <w:lang w:val="en-US"/>
        </w:rPr>
        <w:t xml:space="preserve"> expose a learning experience in an elective course in which students designed and developed a remote control system based on Android to handle an educational robot, combining the concepts learned in previous courses such as programming, operating systems, and network data. Bewley et al. </w:t>
      </w:r>
      <w:r w:rsidR="00406AAE" w:rsidRPr="0038278A">
        <w:rPr>
          <w:rFonts w:ascii="Times New Roman" w:eastAsia="Arial" w:hAnsi="Times New Roman" w:cs="Times New Roman"/>
          <w:lang w:val="en-US"/>
        </w:rPr>
        <w:t xml:space="preserve"> </w:t>
      </w:r>
      <w:r w:rsidR="00406AAE" w:rsidRPr="0038278A">
        <w:rPr>
          <w:rFonts w:ascii="Times New Roman" w:eastAsia="Arial" w:hAnsi="Times New Roman" w:cs="Times New Roman"/>
          <w:lang w:val="en-US"/>
        </w:rPr>
        <w:fldChar w:fldCharType="begin" w:fldLock="1"/>
      </w:r>
      <w:r w:rsidR="00B37AD7" w:rsidRPr="0038278A">
        <w:rPr>
          <w:rFonts w:ascii="Times New Roman" w:eastAsia="Arial" w:hAnsi="Times New Roman" w:cs="Times New Roman"/>
          <w:lang w:val="en-US"/>
        </w:rPr>
        <w:instrText>ADDIN CSL_CITATION {"citationItems":[{"id":"ITEM-1","itemData":{"DOI":"10.2514/6.2015-0801","author":[{"dropping-particle":"","family":"Bewley","given":"Thomas","non-dropping-particle":"","parse-names":false,"suffix":""},{"dropping-particle":"","family":"Strawson","given":"James","non-dropping-particle":"","parse-names":false,"suffix":""},{"dropping-particle":"","family":"Ostovari","given":"Saam","non-dropping-particle":"","parse-names":false,"suffix":""},{"dropping-particle":"","family":"Briggs","given":"Hugh C","non-dropping-particle":"","parse-names":false,"suffix":""}],"container-title":"56th AIAA/ASCE/AHS/ASC Structures, Structural Dynamics, and Materials Conference","id":"ITEM-1","issued":{"date-parts":[["2015"]]},"page":"801","title":"Leveraging Open Standards and Credit-Card-Sized Linux Computers in Embedded Control \\&amp; Robotics Education","type":"paper-conference"},"uris":["http://www.mendeley.com/documents/?uuid=f437638d-d310-4e2d-9513-94f356b1d022"]}],"mendeley":{"formattedCitation":"[26]","plainTextFormattedCitation":"[26]","previouslyFormattedCitation":"[26]"},"properties":{"noteIndex":0},"schema":"https://github.com/citation-style-language/schema/raw/master/csl-citation.json"}</w:instrText>
      </w:r>
      <w:r w:rsidR="00406AAE" w:rsidRPr="0038278A">
        <w:rPr>
          <w:rFonts w:ascii="Times New Roman" w:eastAsia="Arial" w:hAnsi="Times New Roman" w:cs="Times New Roman"/>
          <w:lang w:val="en-US"/>
        </w:rPr>
        <w:fldChar w:fldCharType="separate"/>
      </w:r>
      <w:r w:rsidR="00406AAE" w:rsidRPr="0038278A">
        <w:rPr>
          <w:rFonts w:ascii="Times New Roman" w:eastAsia="Arial" w:hAnsi="Times New Roman" w:cs="Times New Roman"/>
          <w:noProof/>
          <w:lang w:val="en-US"/>
        </w:rPr>
        <w:t>[26]</w:t>
      </w:r>
      <w:r w:rsidR="00406AAE" w:rsidRPr="0038278A">
        <w:rPr>
          <w:rFonts w:ascii="Times New Roman" w:eastAsia="Arial" w:hAnsi="Times New Roman" w:cs="Times New Roman"/>
          <w:lang w:val="en-US"/>
        </w:rPr>
        <w:fldChar w:fldCharType="end"/>
      </w:r>
      <w:r w:rsidR="00406AAE" w:rsidRPr="0038278A">
        <w:rPr>
          <w:rFonts w:ascii="Times New Roman" w:eastAsia="Arial" w:hAnsi="Times New Roman" w:cs="Times New Roman"/>
          <w:lang w:val="en-US"/>
        </w:rPr>
        <w:t xml:space="preserve"> </w:t>
      </w:r>
      <w:r w:rsidR="00C2748B" w:rsidRPr="0038278A">
        <w:rPr>
          <w:rFonts w:ascii="Times New Roman" w:eastAsia="Arial" w:hAnsi="Times New Roman" w:cs="Times New Roman"/>
          <w:lang w:val="en-US"/>
        </w:rPr>
        <w:t xml:space="preserve">present a new educational program in robotics for professional students based on the development of three versatile vehicles with the SBC BeagleBone. The course covers topics in control theory, robotics, and operational amplifiers. This approach is also described by </w:t>
      </w:r>
      <w:hyperlink w:anchor="page25" w:history="1">
        <w:r w:rsidR="00C2748B" w:rsidRPr="0038278A">
          <w:rPr>
            <w:rFonts w:ascii="Times New Roman" w:eastAsia="Arial" w:hAnsi="Times New Roman" w:cs="Times New Roman"/>
            <w:lang w:val="en-US"/>
          </w:rPr>
          <w:t xml:space="preserve">Krauss </w:t>
        </w:r>
      </w:hyperlink>
      <w:r w:rsidR="00C2748B" w:rsidRPr="0038278A">
        <w:rPr>
          <w:rFonts w:ascii="Times New Roman" w:hAnsi="Times New Roman" w:cs="Times New Roman"/>
        </w:rPr>
        <w:fldChar w:fldCharType="begin" w:fldLock="1"/>
      </w:r>
      <w:r w:rsidR="00B37AD7" w:rsidRPr="0038278A">
        <w:rPr>
          <w:rFonts w:ascii="Times New Roman" w:hAnsi="Times New Roman" w:cs="Times New Roman"/>
          <w:lang w:val="en-US"/>
        </w:rPr>
        <w:instrText>ADDIN CSL_CITATION {"citationItems":[{"id":"ITEM-1","itemData":{"DOI":"10.1109/ACC.2016.7526714","ISBN":"9781467386821","ISSN":"07431619","abstract":"This paper presents a novel, low-cost autonomous vehicle platform based on the combination of a Raspberry Pi mini-computer, an Arduino micro-controller, and a Zumo track-driven robot chassis. The Arduino allows the control law to be executed at hard real-time intervals while the Raspberry Pi provides additional computing power, a web interface, and wireless data-streaming for control tuning and debugging. The efficacy of the platform in controls education is assessed after using the platform for demonstration purposes in a first course on feedback control. The entire system including the Raspberry Pi and Arduino Uno costs roughly $215.","author":[{"dropping-particle":"","family":"Krauss","given":"Ryan","non-dropping-particle":"","parse-names":false,"suffix":""}],"container-title":"Proceedings of the American Control Conference","id":"ITEM-1","issued":{"date-parts":[["2016"]]},"page":"6628-6633","title":"Combining Raspberry Pi and Arduino to form a low-cost, real-time autonomous vehicle platform","type":"article-journal","volume":"2016-July"},"uris":["http://www.mendeley.com/documents/?uuid=fc894f1b-a288-460e-82c6-7f3b2236584e"]}],"mendeley":{"formattedCitation":"[27]","plainTextFormattedCitation":"[27]","previouslyFormattedCitation":"[27]"},"properties":{"noteIndex":0},"schema":"https://github.com/citation-style-language/schema/raw/master/csl-citation.json"}</w:instrText>
      </w:r>
      <w:r w:rsidR="00C2748B" w:rsidRPr="0038278A">
        <w:rPr>
          <w:rFonts w:ascii="Times New Roman" w:hAnsi="Times New Roman" w:cs="Times New Roman"/>
        </w:rPr>
        <w:fldChar w:fldCharType="separate"/>
      </w:r>
      <w:r w:rsidR="00406AAE" w:rsidRPr="0038278A">
        <w:rPr>
          <w:rFonts w:ascii="Times New Roman" w:hAnsi="Times New Roman" w:cs="Times New Roman"/>
          <w:noProof/>
          <w:lang w:val="en-US"/>
        </w:rPr>
        <w:t>[27]</w:t>
      </w:r>
      <w:r w:rsidR="00C2748B" w:rsidRPr="0038278A">
        <w:rPr>
          <w:rFonts w:ascii="Times New Roman" w:hAnsi="Times New Roman" w:cs="Times New Roman"/>
        </w:rPr>
        <w:fldChar w:fldCharType="end"/>
      </w:r>
      <w:r w:rsidR="00C2748B" w:rsidRPr="0038278A">
        <w:rPr>
          <w:rFonts w:ascii="Times New Roman" w:hAnsi="Times New Roman" w:cs="Times New Roman"/>
          <w:lang w:val="en-US"/>
        </w:rPr>
        <w:t xml:space="preserve"> </w:t>
      </w:r>
      <w:r w:rsidR="00C2748B" w:rsidRPr="0038278A">
        <w:rPr>
          <w:rFonts w:ascii="Times New Roman" w:eastAsia="Arial" w:hAnsi="Times New Roman" w:cs="Times New Roman"/>
          <w:lang w:val="en-US"/>
        </w:rPr>
        <w:t>that exposes the learning experience of the students in the construction of small low-cost autonomous vehicles.</w:t>
      </w:r>
    </w:p>
    <w:p w14:paraId="63E3CF1D" w14:textId="77777777" w:rsidR="00C2748B" w:rsidRPr="0038278A" w:rsidRDefault="00C2748B" w:rsidP="00C2748B">
      <w:pPr>
        <w:rPr>
          <w:rFonts w:ascii="Times New Roman" w:eastAsia="Arial" w:hAnsi="Times New Roman" w:cs="Times New Roman"/>
          <w:lang w:val="en-US"/>
        </w:rPr>
      </w:pPr>
    </w:p>
    <w:p w14:paraId="52BB5FE4" w14:textId="0F99D830" w:rsidR="00C2748B" w:rsidRPr="0038278A" w:rsidRDefault="00C2748B" w:rsidP="00C2748B">
      <w:pPr>
        <w:ind w:firstLine="299"/>
        <w:jc w:val="both"/>
        <w:rPr>
          <w:rFonts w:ascii="Times New Roman" w:eastAsia="Arial" w:hAnsi="Times New Roman" w:cs="Times New Roman"/>
          <w:lang w:val="en-US"/>
        </w:rPr>
      </w:pPr>
      <w:r w:rsidRPr="0038278A">
        <w:rPr>
          <w:rFonts w:ascii="Times New Roman" w:eastAsia="Arial" w:hAnsi="Times New Roman" w:cs="Times New Roman"/>
          <w:i/>
          <w:iCs/>
          <w:lang w:val="en-US"/>
        </w:rPr>
        <w:t>In the perspective of low-cost and accessible robots</w:t>
      </w:r>
      <w:r w:rsidRPr="0038278A">
        <w:rPr>
          <w:rFonts w:ascii="Times New Roman" w:eastAsia="Arial" w:hAnsi="Times New Roman" w:cs="Times New Roman"/>
          <w:lang w:val="en-US"/>
        </w:rPr>
        <w:t xml:space="preserve">, Kumar et al. </w:t>
      </w:r>
      <w:r w:rsidRPr="0038278A">
        <w:rPr>
          <w:rFonts w:ascii="Times New Roman" w:eastAsia="Arial" w:hAnsi="Times New Roman" w:cs="Times New Roman"/>
          <w:lang w:val="en-US"/>
        </w:rPr>
        <w:fldChar w:fldCharType="begin" w:fldLock="1"/>
      </w:r>
      <w:r w:rsidR="00B37AD7" w:rsidRPr="0038278A">
        <w:rPr>
          <w:rFonts w:ascii="Times New Roman" w:eastAsia="Arial" w:hAnsi="Times New Roman" w:cs="Times New Roman"/>
          <w:lang w:val="en-US"/>
        </w:rPr>
        <w:instrText>ADDIN CSL_CITATION {"citationItems":[{"id":"ITEM-1","itemData":{"ISBN":"978-1-5090-5203-5","abstract":"This paper is on free and open source software architecture (FOSS) for\nremote labs in order to address the affordability and scalahility of\nrobotic education technology for sustainable deployments. The proposed\nRaspberry Pi-Arduino-based model architecture ensures lower cost while\nallowing some scalability, inter operability, portability and\ninterchangeability to the low-cost online laboratory. Remotely\ncontrolled lab provides training skills in bio-inspired robotics. Our\nprevious studies had shown that the implementation of remotely\ncontrolled online labs in the curriculum improved active learning among\nstudents, collaboration, and augmented problem solving skills. The\npreliminary implementation involved proprietary software, as the remote\nexperiment accessibility platform, which was later replaced with FOSS\ntechnology. The advantages with FOSS included a significantly lower cost\nand se:liability for concurrent usage. The paper also reports on usage\nanalysis and common issues in both cases of implementations.","author":[{"dropping-particle":"","family":"Kumar","given":"Dhanush","non-dropping-particle":"","parse-names":false,"suffix":""},{"dropping-particle":"","family":"Achuthan","given":"Krishnashree","non-dropping-particle":"","parse-names":false,"suffix":""},{"dropping-particle":"","family":"Nair","given":"Bipin","non-dropping-particle":"","parse-names":false,"suffix":""},{"dropping-particle":"","family":"Diwakar","given":"Shyam","non-dropping-particle":"","parse-names":false,"suffix":""}],"container-title":"2016 INTERNATIONAL CONFERENCE ON ROBOTICS AND AUTOMATION FOR HUMANITARIAN APPLICATIONS (RAHA)","id":"ITEM-1","issued":{"date-parts":[["2016"]]},"note":"International Conference on Robotics and Automation for Humanitarian\nApplications (RAHA), Amrita Univ, INDIA, DEC 18-20, 2016","page":"15-19","publisher":"IEEE","publisher-place":"345 E 47TH ST, NEW YORK, NY 10017 USA","title":"Online Bio-Robotics Labs: Open Hardware Models and Architecture","type":"paper-conference"},"uris":["http://www.mendeley.com/documents/?uuid=6b2d8e2d-1e95-46a3-80d1-d332397e11c8"]}],"mendeley":{"formattedCitation":"[28]","plainTextFormattedCitation":"[28]","previouslyFormattedCitation":"[28]"},"properties":{"noteIndex":0},"schema":"https://github.com/citation-style-language/schema/raw/master/csl-citation.json"}</w:instrText>
      </w:r>
      <w:r w:rsidRPr="0038278A">
        <w:rPr>
          <w:rFonts w:ascii="Times New Roman" w:eastAsia="Arial" w:hAnsi="Times New Roman" w:cs="Times New Roman"/>
          <w:lang w:val="en-US"/>
        </w:rPr>
        <w:fldChar w:fldCharType="separate"/>
      </w:r>
      <w:r w:rsidR="00406AAE" w:rsidRPr="0038278A">
        <w:rPr>
          <w:rFonts w:ascii="Times New Roman" w:eastAsia="Arial" w:hAnsi="Times New Roman" w:cs="Times New Roman"/>
          <w:noProof/>
          <w:lang w:val="en-US"/>
        </w:rPr>
        <w:t>[28]</w:t>
      </w:r>
      <w:r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 xml:space="preserve"> indicate an architecture for remote labs with Free and Open-Source Software (FOSS). Eight experiments were proposed in the line of </w:t>
      </w:r>
      <w:r w:rsidRPr="0038278A">
        <w:rPr>
          <w:rFonts w:ascii="Times New Roman" w:eastAsia="Arial" w:hAnsi="Times New Roman" w:cs="Times New Roman"/>
          <w:i/>
          <w:iCs/>
          <w:lang w:val="en-US"/>
        </w:rPr>
        <w:t>bio-inspired</w:t>
      </w:r>
      <w:r w:rsidRPr="0038278A">
        <w:rPr>
          <w:rFonts w:ascii="Times New Roman" w:eastAsia="Arial" w:hAnsi="Times New Roman" w:cs="Times New Roman"/>
          <w:lang w:val="en-US"/>
        </w:rPr>
        <w:t xml:space="preserve"> robotics. A comparison with a proprietary architecture composed by a LabVIEW server and the new one with FOSS is described in the article with their implications. Brand et al. </w:t>
      </w:r>
      <w:r w:rsidRPr="0038278A">
        <w:rPr>
          <w:rFonts w:ascii="Times New Roman" w:eastAsia="Arial" w:hAnsi="Times New Roman" w:cs="Times New Roman"/>
          <w:lang w:val="en-US"/>
        </w:rPr>
        <w:fldChar w:fldCharType="begin" w:fldLock="1"/>
      </w:r>
      <w:r w:rsidR="00B37AD7" w:rsidRPr="0038278A">
        <w:rPr>
          <w:rFonts w:ascii="Times New Roman" w:eastAsia="Arial" w:hAnsi="Times New Roman" w:cs="Times New Roman"/>
          <w:lang w:val="en-US"/>
        </w:rPr>
        <w:instrText>ADDIN CSL_CITATION {"citationItems":[{"id":"ITEM-1","itemData":{"DOI":"10.1109/IROS.2018.8593943","ISBN":"9781538680940","ISSN":"21530866","abstract":"A compelling robotics course begins with a compelling robot. We introduce a new low-cost aerial educational platform, the PiDrone, along with an associated college-level introductory robotics course. In a series of projects, students incrementally build, program, and test their own drones to create an autonomous aircraft capable of using a downward facing RGB camera and infrared distance sensor to visually localize and maintain position. The PiDrone runs Python and the Robotics Operating System (ROS) framework on an onboard Raspberry Pi, providing an accessible and inexpensive platform for introducing students to robotics. Students can use any web and SSH capable computer as a base station and programming platform. The projects and supplementary homeworks introduce PID control, state estimation, and high-level planning, giving students the opportunity to exercise their new skills in an exciting long-term project.","author":[{"dropping-particle":"","family":"Brand","given":"Isaiah","non-dropping-particle":"","parse-names":false,"suffix":""},{"dropping-particle":"","family":"Roy","given":"Josh","non-dropping-particle":"","parse-names":false,"suffix":""},{"dropping-particle":"","family":"Ray","given":"Aaron","non-dropping-particle":"","parse-names":false,"suffix":""},{"dropping-particle":"","family":"Oberlin","given":"John","non-dropping-particle":"","parse-names":false,"suffix":""},{"dropping-particle":"","family":"Oberlix","given":"Stefanie","non-dropping-particle":"","parse-names":false,"suffix":""}],"container-title":"IEEE International Conference on Intelligent Robots and Systems","id":"ITEM-1","issued":{"date-parts":[["2018"]]},"page":"5697-5703","title":"PiDrone: An Autonomous Educational Drone Using Raspberry Pi and Python","type":"article-journal"},"uris":["http://www.mendeley.com/documents/?uuid=167373a2-e791-4bab-bef2-5ab6518a4e91"]}],"mendeley":{"formattedCitation":"[29]","plainTextFormattedCitation":"[29]","previouslyFormattedCitation":"[29]"},"properties":{"noteIndex":0},"schema":"https://github.com/citation-style-language/schema/raw/master/csl-citation.json"}</w:instrText>
      </w:r>
      <w:r w:rsidRPr="0038278A">
        <w:rPr>
          <w:rFonts w:ascii="Times New Roman" w:eastAsia="Arial" w:hAnsi="Times New Roman" w:cs="Times New Roman"/>
          <w:lang w:val="en-US"/>
        </w:rPr>
        <w:fldChar w:fldCharType="separate"/>
      </w:r>
      <w:r w:rsidR="00406AAE" w:rsidRPr="0038278A">
        <w:rPr>
          <w:rFonts w:ascii="Times New Roman" w:eastAsia="Arial" w:hAnsi="Times New Roman" w:cs="Times New Roman"/>
          <w:noProof/>
          <w:lang w:val="en-US"/>
        </w:rPr>
        <w:t>[29]</w:t>
      </w:r>
      <w:r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 xml:space="preserve"> expose an introductory robotic course with a robotic platform to teach drones called </w:t>
      </w:r>
      <w:r w:rsidRPr="0038278A">
        <w:rPr>
          <w:rFonts w:ascii="Times New Roman" w:eastAsia="Arial" w:hAnsi="Times New Roman" w:cs="Times New Roman"/>
          <w:i/>
          <w:lang w:val="en-US"/>
        </w:rPr>
        <w:t>PiDrone</w:t>
      </w:r>
      <w:r w:rsidRPr="0038278A">
        <w:rPr>
          <w:rFonts w:ascii="Times New Roman" w:eastAsia="Arial" w:hAnsi="Times New Roman" w:cs="Times New Roman"/>
          <w:lang w:val="en-US"/>
        </w:rPr>
        <w:t xml:space="preserve">. In the course, students built and tested several autonomous drones with the help of a camera and distance sensors. Hernández et al. </w:t>
      </w:r>
      <w:r w:rsidRPr="0038278A">
        <w:rPr>
          <w:rFonts w:ascii="Times New Roman" w:eastAsia="Arial" w:hAnsi="Times New Roman" w:cs="Times New Roman"/>
          <w:lang w:val="en-US"/>
        </w:rPr>
        <w:fldChar w:fldCharType="begin" w:fldLock="1"/>
      </w:r>
      <w:r w:rsidR="00B37AD7" w:rsidRPr="0038278A">
        <w:rPr>
          <w:rFonts w:ascii="Times New Roman" w:eastAsia="Arial" w:hAnsi="Times New Roman" w:cs="Times New Roman"/>
          <w:lang w:val="en-US"/>
        </w:rPr>
        <w:instrText>ADDIN CSL_CITATION {"citationItems":[{"id":"ITEM-1","itemData":{"DOI":"10.1088/1742-6596/582/1/012007","ISSN":"17426596","abstract":"In this paper we present the didactic experience of building a low-cost robot composed of sensors, actuators, general electronics and already available frameworks. The control of the robot is through the usage of commercial Open Source platforms as Arduino; and the Raspberry Pi. The experience ranges from general conceptualization, mechanical, electric and electronic design, microcontroller programming and communications.","author":[{"dropping-particle":"","family":"Hernández","given":"D.","non-dropping-particle":"","parse-names":false,"suffix":""},{"dropping-particle":"","family":"Trejo","given":"H.","non-dropping-particle":"","parse-names":false,"suffix":""},{"dropping-particle":"","family":"Ordoñez","given":"E.","non-dropping-particle":"","parse-names":false,"suffix":""}],"container-title":"Journal of Physics: Conference Series","id":"ITEM-1","issue":"1","issued":{"date-parts":[["2015"]]},"title":"Development of an exploration land robot using low-cost and Open Source platforms for educational purposes","type":"article-journal","volume":"582"},"uris":["http://www.mendeley.com/documents/?uuid=6d6710f4-0e19-4587-80d2-b7ca2f011b30"]}],"mendeley":{"formattedCitation":"[30]","plainTextFormattedCitation":"[30]","previouslyFormattedCitation":"[30]"},"properties":{"noteIndex":0},"schema":"https://github.com/citation-style-language/schema/raw/master/csl-citation.json"}</w:instrText>
      </w:r>
      <w:r w:rsidRPr="0038278A">
        <w:rPr>
          <w:rFonts w:ascii="Times New Roman" w:eastAsia="Arial" w:hAnsi="Times New Roman" w:cs="Times New Roman"/>
          <w:lang w:val="en-US"/>
        </w:rPr>
        <w:fldChar w:fldCharType="separate"/>
      </w:r>
      <w:r w:rsidR="00406AAE" w:rsidRPr="0038278A">
        <w:rPr>
          <w:rFonts w:ascii="Times New Roman" w:eastAsia="Arial" w:hAnsi="Times New Roman" w:cs="Times New Roman"/>
          <w:noProof/>
          <w:lang w:val="en-US"/>
        </w:rPr>
        <w:t>[30]</w:t>
      </w:r>
      <w:r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 xml:space="preserve"> present a didactic experience in the implementation of a robot that has been elaborated with a Raspberry Pi. The proposal describes how topics as microcontrollers, mechanical design, and communications interfaces can be integrated as pedagogical elements in the courses of programming. It is worth mentioning that during the last years, these kits and low-cost robots have fostered learning and creative thinking in the students </w:t>
      </w:r>
      <w:r w:rsidRPr="0038278A">
        <w:rPr>
          <w:rFonts w:ascii="Times New Roman" w:eastAsia="Arial" w:hAnsi="Times New Roman" w:cs="Times New Roman"/>
          <w:lang w:val="en-US"/>
        </w:rPr>
        <w:fldChar w:fldCharType="begin" w:fldLock="1"/>
      </w:r>
      <w:r w:rsidR="00B37AD7" w:rsidRPr="0038278A">
        <w:rPr>
          <w:rFonts w:ascii="Times New Roman" w:eastAsia="Arial" w:hAnsi="Times New Roman" w:cs="Times New Roman"/>
          <w:lang w:val="en-US"/>
        </w:rPr>
        <w:instrText>ADDIN CSL_CITATION {"citationItems":[{"id":"ITEM-1","itemData":{"ISBN":"978-1-5386-1174-6","ISSN":"0190-5848","abstract":"Computer education is in the midst of a major transformation as a result\nof the rapid emergence of new technologies, intersection of computing\nwith other disciplines and growing interest among students in computing\ncourses. Such transformation prompted educators to redefine the way\ncomputing education is delivered and experiment a wide range of learning\napproaches. One of these approaches is the integration of hardware\nprototyping platforms such as Arduino, Raspberry Pi and Intel Internet\nof Things as part of project-based learning. These platforms have become\nin recent years instrumental tools for improving students' learning\nprocess and promoting proactive thinking. The aim of this study is to\ninvestigate the usefulness of integrating low cost open-source hardware\nplatforms into engineering and computer science courses. In particular,\nwe explore the use of an experiential learning approach using these kits\nfor improving the students' learning experience in computer science and\nengineering courses. Throughout this paper, we discuss the outcome of\nour investigation and provide insights on how to make classrooms more\nexperiential using the hardware prototyping paradigm.","author":[{"dropping-particle":"","family":"Al-Masri","given":"Eyhab","non-dropping-particle":"","parse-names":false,"suffix":""}],"collection-title":"Frontiers in Education Conference","container-title":"2018 IEEE FRONTIERS IN EDUCATION CONFERENCE (FIE)","id":"ITEM-1","issued":{"date-parts":[["2018"]]},"note":"48th IEEE Frontiers in Education Conference (FIE), San Jose State Univ,\nSan Jose, CA, OCT 03-06, 2018","publisher":"IEEE","publisher-place":"345 E 47TH ST, NEW YORK, NY 10017 USA","title":"Integrating Hardware Prototyping Platforms into the Classroom","type":"paper-conference"},"uris":["http://www.mendeley.com/documents/?uuid=c35cbe9f-e0c1-4237-b629-4647cc3199a9"]}],"mendeley":{"formattedCitation":"[31]","plainTextFormattedCitation":"[31]","previouslyFormattedCitation":"[31]"},"properties":{"noteIndex":0},"schema":"https://github.com/citation-style-language/schema/raw/master/csl-citation.json"}</w:instrText>
      </w:r>
      <w:r w:rsidRPr="0038278A">
        <w:rPr>
          <w:rFonts w:ascii="Times New Roman" w:eastAsia="Arial" w:hAnsi="Times New Roman" w:cs="Times New Roman"/>
          <w:lang w:val="en-US"/>
        </w:rPr>
        <w:fldChar w:fldCharType="separate"/>
      </w:r>
      <w:r w:rsidR="00406AAE" w:rsidRPr="0038278A">
        <w:rPr>
          <w:rFonts w:ascii="Times New Roman" w:eastAsia="Arial" w:hAnsi="Times New Roman" w:cs="Times New Roman"/>
          <w:noProof/>
          <w:lang w:val="en-US"/>
        </w:rPr>
        <w:t>[31]</w:t>
      </w:r>
      <w:r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w:t>
      </w:r>
    </w:p>
    <w:p w14:paraId="795A98BF" w14:textId="77777777" w:rsidR="00C2748B" w:rsidRPr="0038278A" w:rsidRDefault="00C2748B" w:rsidP="00C2748B">
      <w:pPr>
        <w:rPr>
          <w:rFonts w:ascii="Times New Roman" w:eastAsia="Times New Roman" w:hAnsi="Times New Roman" w:cs="Times New Roman"/>
          <w:lang w:val="en-US"/>
        </w:rPr>
      </w:pPr>
    </w:p>
    <w:p w14:paraId="23A2DF4F" w14:textId="75CAABA3" w:rsidR="00C2748B" w:rsidRPr="0038278A" w:rsidRDefault="00C2748B" w:rsidP="00C2748B">
      <w:pPr>
        <w:ind w:firstLine="299"/>
        <w:jc w:val="both"/>
        <w:rPr>
          <w:rFonts w:ascii="Times New Roman" w:eastAsia="Arial" w:hAnsi="Times New Roman" w:cs="Times New Roman"/>
          <w:lang w:val="en-US"/>
        </w:rPr>
      </w:pPr>
      <w:r w:rsidRPr="0038278A">
        <w:rPr>
          <w:rFonts w:ascii="Times New Roman" w:eastAsia="Arial" w:hAnsi="Times New Roman" w:cs="Times New Roman"/>
          <w:i/>
          <w:iCs/>
          <w:lang w:val="en-US"/>
        </w:rPr>
        <w:t>In Artificial Intelligence with robotics</w:t>
      </w:r>
      <w:r w:rsidRPr="0038278A">
        <w:rPr>
          <w:rFonts w:ascii="Times New Roman" w:eastAsia="Arial" w:hAnsi="Times New Roman" w:cs="Times New Roman"/>
          <w:lang w:val="en-US"/>
        </w:rPr>
        <w:t xml:space="preserve">, </w:t>
      </w:r>
      <w:r w:rsidR="00406AAE" w:rsidRPr="0038278A">
        <w:rPr>
          <w:rFonts w:ascii="Times New Roman" w:eastAsia="Arial" w:hAnsi="Times New Roman" w:cs="Times New Roman"/>
          <w:lang w:val="en-US"/>
        </w:rPr>
        <w:t xml:space="preserve">Ferreira and Freitas </w:t>
      </w:r>
      <w:r w:rsidR="00406AAE" w:rsidRPr="0038278A">
        <w:rPr>
          <w:rFonts w:ascii="Times New Roman" w:eastAsia="Arial" w:hAnsi="Times New Roman" w:cs="Times New Roman"/>
          <w:lang w:val="en-US"/>
        </w:rPr>
        <w:fldChar w:fldCharType="begin" w:fldLock="1"/>
      </w:r>
      <w:r w:rsidR="00B37AD7" w:rsidRPr="0038278A">
        <w:rPr>
          <w:rFonts w:ascii="Times New Roman" w:eastAsia="Arial" w:hAnsi="Times New Roman" w:cs="Times New Roman"/>
          <w:lang w:val="en-US"/>
        </w:rPr>
        <w:instrText>ADDIN CSL_CITATION {"citationItems":[{"id":"ITEM-1","itemData":{"DOI":"10.1109/INDIN.2018.8471967","ISBN":"9781538648292","abstract":"This paper describes a two-month summer intensive course designed to introduce participants with a hands-on technical craft on robotics and to acquire experience in the lowlevel details of embedded systems. Attendants started this course with a brief introduction to robotics; learned to draw, design and create a personalized 3D structure for their mobile robotic platform and developed skills in embedded systems. They were familiarize with the practices used in robotics, learning to connect all sensors and actuator, developing a typical application on differential kinematic using Arduino, exploring ROS features under Raspberry Pi environment and Arduino - Raspberry Pi communication. Different paradigms and some real applications and programming were addressed on the topic of Artificial Intelligence. This paper describes not just the concept, layout and methodology used on RobotCraft 2017 but also presents the participants knowledge background and their overall opinions, leading to focus on lessons learned and suggestions for future editions.","author":[{"dropping-particle":"","family":"Ferreira","given":"N. M.Fonseca","non-dropping-particle":"","parse-names":false,"suffix":""},{"dropping-particle":"","family":"Freitas","given":"E. D.C.","non-dropping-particle":"","parse-names":false,"suffix":""}],"container-title":"Proceedings - IEEE 16th International Conference on Industrial Informatics, INDIN 2018","id":"ITEM-1","issued":{"date-parts":[["2018"]]},"page":"536-543","publisher":"IEEE","title":"Robotics as multi-disciplinary learning: A summer course perspective","type":"article-journal"},"uris":["http://www.mendeley.com/documents/?uuid=cc668b3e-5367-42fe-94d7-bb2a791295b2"]}],"mendeley":{"formattedCitation":"[32]","plainTextFormattedCitation":"[32]","previouslyFormattedCitation":"[32]"},"properties":{"noteIndex":0},"schema":"https://github.com/citation-style-language/schema/raw/master/csl-citation.json"}</w:instrText>
      </w:r>
      <w:r w:rsidR="00406AAE" w:rsidRPr="0038278A">
        <w:rPr>
          <w:rFonts w:ascii="Times New Roman" w:eastAsia="Arial" w:hAnsi="Times New Roman" w:cs="Times New Roman"/>
          <w:lang w:val="en-US"/>
        </w:rPr>
        <w:fldChar w:fldCharType="separate"/>
      </w:r>
      <w:r w:rsidR="00406AAE" w:rsidRPr="0038278A">
        <w:rPr>
          <w:rFonts w:ascii="Times New Roman" w:eastAsia="Arial" w:hAnsi="Times New Roman" w:cs="Times New Roman"/>
          <w:noProof/>
          <w:lang w:val="en-US"/>
        </w:rPr>
        <w:t>[32]</w:t>
      </w:r>
      <w:r w:rsidR="00406AAE" w:rsidRPr="0038278A">
        <w:rPr>
          <w:rFonts w:ascii="Times New Roman" w:eastAsia="Arial" w:hAnsi="Times New Roman" w:cs="Times New Roman"/>
          <w:lang w:val="en-US"/>
        </w:rPr>
        <w:fldChar w:fldCharType="end"/>
      </w:r>
      <w:r w:rsidR="00406AAE" w:rsidRPr="0038278A">
        <w:rPr>
          <w:rFonts w:ascii="Times New Roman" w:eastAsia="Arial" w:hAnsi="Times New Roman" w:cs="Times New Roman"/>
          <w:lang w:val="en-US"/>
        </w:rPr>
        <w:t xml:space="preserve"> </w:t>
      </w:r>
      <w:r w:rsidRPr="0038278A">
        <w:rPr>
          <w:rFonts w:ascii="Times New Roman" w:eastAsia="Arial" w:hAnsi="Times New Roman" w:cs="Times New Roman"/>
          <w:lang w:val="en-US"/>
        </w:rPr>
        <w:t>developed a two-month intensive workshop for undergraduate, master, and PhD degrees. The course covers topics in Robot operating system (ROS), (AI), kinematics, 3D printing, and sensors. Students got experience in problem-solving, decision making, and task completion. 84 students participated in the workshop. The proposal shows the educational results in terms of comparisons between the initial and final levels of understanding in the areas of mechatronics, control, AI, and computer-aided design. In turn,</w:t>
      </w:r>
      <w:r w:rsidR="00406AAE" w:rsidRPr="0038278A">
        <w:rPr>
          <w:rFonts w:ascii="Times New Roman" w:eastAsia="Arial" w:hAnsi="Times New Roman" w:cs="Times New Roman"/>
          <w:lang w:val="en-US"/>
        </w:rPr>
        <w:t xml:space="preserve"> Matzka and Franke </w:t>
      </w:r>
      <w:r w:rsidR="00406AAE" w:rsidRPr="0038278A">
        <w:rPr>
          <w:rFonts w:ascii="Times New Roman" w:eastAsia="Arial" w:hAnsi="Times New Roman" w:cs="Times New Roman"/>
          <w:lang w:val="en-US"/>
        </w:rPr>
        <w:fldChar w:fldCharType="begin" w:fldLock="1"/>
      </w:r>
      <w:r w:rsidR="00B37AD7" w:rsidRPr="0038278A">
        <w:rPr>
          <w:rFonts w:ascii="Times New Roman" w:eastAsia="Arial" w:hAnsi="Times New Roman" w:cs="Times New Roman"/>
          <w:lang w:val="en-US"/>
        </w:rPr>
        <w:instrText>ADDIN CSL_CITATION {"citationItems":[{"id":"ITEM-1","itemData":{"DOI":"10.1145/3345094.3345110","ISBN":"9781450371698","abstract":"This paper presents a course project assignment in an upper-division engineering course: Controls and Optimizations. Students were divided into groups to build robots which are capable of navigating autonomously indoors. It is a perfect vehicle to integrate electrical, computer, and mechanical knowledge into a mechatronics system. In particular, after the mechanical and electrical design were finished, the students wrote control software to use feedback from ultrasonic sensors and Wi-Fi modules to enable autonomous operation. Each powered by a Raspberry Pi, the robots competed against each other autonomously to play an indoor Bocce game. The jack of the game was a wireless router, and the goal of the robots was to get as close to the jack as possible while not hitting any obstacles. This project and the Bocce game also have practical implications in real-world applications. For example, robots with similar capabilities may be able to rescue people who carry wireless device, to navigate in factories or warehouses to retrieve items, and to lead customers to certain items in supermarkets. In this paper, we will present the electrical, mechanical, and software design of the winning team of the Bocce game. The bill of materials and details of the Bocce game will also be included. On the educational front, we discuss a couple of efforts we made to help the students build, program, and test the robots: (i) we design an introductory LAB to introduce Raspberry Pi to our students and (ii) we utilize project-based learning techniques to encourage the students to learn new things along the way. American Society for Engineering Education, 2017.","author":[{"dropping-particle":"","family":"Matzka","given":"Stephan","non-dropping-particle":"","parse-names":false,"suffix":""},{"dropping-particle":"","family":"Franke","given":"Andreas","non-dropping-particle":"","parse-names":false,"suffix":""}],"collection-title":"ASEE Annual Conference and Exposition, Conference Proceedings","container-title":"Proceedings of the 2019 4th International Conference on Information and Education Innovations - ICIEI 2019","id":"ITEM-1","issued":{"date-parts":[["2019"]]},"note":"Compilation and indexing terms, Copyright 2020 Elsevier Inc.","page":"13-17","publisher":"ACM Press","publisher-place":"New York, New York, USA","title":"Developing a Condition Monitoring System as an Artificial Intelligence Lab Experiment","type":"paper-conference","volume":"2017-June"},"uris":["http://www.mendeley.com/documents/?uuid=dab6a01f-06de-4b1a-bf9b-76b4152a67c6"]}],"mendeley":{"formattedCitation":"[33]","plainTextFormattedCitation":"[33]","previouslyFormattedCitation":"[33]"},"properties":{"noteIndex":0},"schema":"https://github.com/citation-style-language/schema/raw/master/csl-citation.json"}</w:instrText>
      </w:r>
      <w:r w:rsidR="00406AAE" w:rsidRPr="0038278A">
        <w:rPr>
          <w:rFonts w:ascii="Times New Roman" w:eastAsia="Arial" w:hAnsi="Times New Roman" w:cs="Times New Roman"/>
          <w:lang w:val="en-US"/>
        </w:rPr>
        <w:fldChar w:fldCharType="separate"/>
      </w:r>
      <w:r w:rsidR="00406AAE" w:rsidRPr="0038278A">
        <w:rPr>
          <w:rFonts w:ascii="Times New Roman" w:eastAsia="Arial" w:hAnsi="Times New Roman" w:cs="Times New Roman"/>
          <w:noProof/>
          <w:lang w:val="en-US"/>
        </w:rPr>
        <w:t>[33]</w:t>
      </w:r>
      <w:r w:rsidR="00406AAE" w:rsidRPr="0038278A">
        <w:rPr>
          <w:rFonts w:ascii="Times New Roman" w:eastAsia="Arial" w:hAnsi="Times New Roman" w:cs="Times New Roman"/>
          <w:lang w:val="en-US"/>
        </w:rPr>
        <w:fldChar w:fldCharType="end"/>
      </w:r>
      <w:r w:rsidR="00406AAE" w:rsidRPr="0038278A">
        <w:rPr>
          <w:rFonts w:ascii="Times New Roman" w:eastAsia="Arial" w:hAnsi="Times New Roman" w:cs="Times New Roman"/>
          <w:lang w:val="en-US"/>
        </w:rPr>
        <w:t xml:space="preserve"> </w:t>
      </w:r>
      <w:r w:rsidRPr="0038278A">
        <w:rPr>
          <w:rFonts w:ascii="Times New Roman" w:eastAsia="Arial" w:hAnsi="Times New Roman" w:cs="Times New Roman"/>
          <w:lang w:val="en-US"/>
        </w:rPr>
        <w:t>apply the AI in a course with autonomous robots. Students made the programming of a control system to use the feedback from ultrasonic sensors and Wi-Fi modules. The authors emphasize the importance to integrate AI with applications in the real world that tackle the learning needs and competencies required by the students.</w:t>
      </w:r>
      <w:r w:rsidR="00406AAE" w:rsidRPr="0038278A">
        <w:rPr>
          <w:rFonts w:ascii="Times New Roman" w:eastAsia="Arial" w:hAnsi="Times New Roman" w:cs="Times New Roman"/>
          <w:lang w:val="en-US"/>
        </w:rPr>
        <w:t xml:space="preserve"> Ma and Alborati </w:t>
      </w:r>
      <w:r w:rsidR="00406AAE" w:rsidRPr="0038278A">
        <w:rPr>
          <w:rFonts w:ascii="Times New Roman" w:eastAsia="Arial" w:hAnsi="Times New Roman" w:cs="Times New Roman"/>
          <w:lang w:val="en-US"/>
        </w:rPr>
        <w:fldChar w:fldCharType="begin" w:fldLock="1"/>
      </w:r>
      <w:r w:rsidR="00B37AD7" w:rsidRPr="0038278A">
        <w:rPr>
          <w:rFonts w:ascii="Times New Roman" w:eastAsia="Arial" w:hAnsi="Times New Roman" w:cs="Times New Roman"/>
          <w:lang w:val="en-US"/>
        </w:rPr>
        <w:instrText>ADDIN CSL_CITATION {"citationItems":[{"id":"ITEM-1","itemData":{"DOI":"10.1109/ICEED.2018.8626918","author":[{"dropping-particle":"","family":"Ma","given":"Lili","non-dropping-particle":"","parse-names":false,"suffix":""},{"dropping-particle":"","family":"Alborati","given":"Mohamed","non-dropping-particle":"","parse-names":false,"suffix":""}],"container-title":"2018 IEEE 10th International Conference on Engineering Education (ICEED)","id":"ITEM-1","issued":{"date-parts":[["2018"]]},"page":"117-121","title":"Enhancement of a VEX robot with an onboard vision system","type":"paper-conference"},"uris":["http://www.mendeley.com/documents/?uuid=bd7a422e-bdf2-4708-897b-877283dcdeb1"]}],"mendeley":{"formattedCitation":"[34]","plainTextFormattedCitation":"[34]","previouslyFormattedCitation":"[34]"},"properties":{"noteIndex":0},"schema":"https://github.com/citation-style-language/schema/raw/master/csl-citation.json"}</w:instrText>
      </w:r>
      <w:r w:rsidR="00406AAE" w:rsidRPr="0038278A">
        <w:rPr>
          <w:rFonts w:ascii="Times New Roman" w:eastAsia="Arial" w:hAnsi="Times New Roman" w:cs="Times New Roman"/>
          <w:lang w:val="en-US"/>
        </w:rPr>
        <w:fldChar w:fldCharType="separate"/>
      </w:r>
      <w:r w:rsidR="00406AAE" w:rsidRPr="0038278A">
        <w:rPr>
          <w:rFonts w:ascii="Times New Roman" w:eastAsia="Arial" w:hAnsi="Times New Roman" w:cs="Times New Roman"/>
          <w:noProof/>
          <w:lang w:val="en-US"/>
        </w:rPr>
        <w:t>[34]</w:t>
      </w:r>
      <w:r w:rsidR="00406AAE" w:rsidRPr="0038278A">
        <w:rPr>
          <w:rFonts w:ascii="Times New Roman" w:eastAsia="Arial" w:hAnsi="Times New Roman" w:cs="Times New Roman"/>
          <w:lang w:val="en-US"/>
        </w:rPr>
        <w:fldChar w:fldCharType="end"/>
      </w:r>
      <w:r w:rsidR="00406AAE" w:rsidRPr="0038278A">
        <w:rPr>
          <w:rFonts w:ascii="Times New Roman" w:eastAsia="Arial" w:hAnsi="Times New Roman" w:cs="Times New Roman"/>
          <w:lang w:val="en-US"/>
        </w:rPr>
        <w:t xml:space="preserve"> </w:t>
      </w:r>
      <w:r w:rsidRPr="0038278A">
        <w:rPr>
          <w:rFonts w:ascii="Times New Roman" w:eastAsia="Arial" w:hAnsi="Times New Roman" w:cs="Times New Roman"/>
          <w:lang w:val="en-US"/>
        </w:rPr>
        <w:t xml:space="preserve">present a robotic kit, </w:t>
      </w:r>
      <w:r w:rsidR="004F419B" w:rsidRPr="0038278A">
        <w:rPr>
          <w:rFonts w:ascii="Times New Roman" w:eastAsia="Arial" w:hAnsi="Times New Roman" w:cs="Times New Roman"/>
          <w:lang w:val="en-US"/>
        </w:rPr>
        <w:t>controlled,</w:t>
      </w:r>
      <w:r w:rsidRPr="0038278A">
        <w:rPr>
          <w:rFonts w:ascii="Times New Roman" w:eastAsia="Arial" w:hAnsi="Times New Roman" w:cs="Times New Roman"/>
          <w:lang w:val="en-US"/>
        </w:rPr>
        <w:t xml:space="preserve"> and programmed employing a Raspberry Pi. The kit is included into an educational methodology based on Artificial Intelligence (AI) and control systems to improve the learning of the students.</w:t>
      </w:r>
    </w:p>
    <w:p w14:paraId="11D5C676" w14:textId="77777777" w:rsidR="00C2748B" w:rsidRPr="0038278A" w:rsidRDefault="00C2748B" w:rsidP="00C2748B">
      <w:pPr>
        <w:spacing w:line="293" w:lineRule="auto"/>
        <w:jc w:val="both"/>
        <w:rPr>
          <w:rFonts w:ascii="Times New Roman" w:eastAsia="Arial" w:hAnsi="Times New Roman" w:cs="Times New Roman"/>
          <w:b/>
          <w:bCs/>
          <w:sz w:val="24"/>
          <w:szCs w:val="24"/>
          <w:lang w:val="en-US"/>
        </w:rPr>
      </w:pPr>
    </w:p>
    <w:p w14:paraId="10D6AC6C" w14:textId="42C3CBBA" w:rsidR="00E0472D" w:rsidRPr="0038278A" w:rsidRDefault="00E0472D" w:rsidP="00E0472D">
      <w:pPr>
        <w:pStyle w:val="Prrafodelista"/>
        <w:numPr>
          <w:ilvl w:val="0"/>
          <w:numId w:val="1"/>
        </w:numPr>
        <w:spacing w:line="293" w:lineRule="auto"/>
        <w:jc w:val="both"/>
        <w:rPr>
          <w:rFonts w:ascii="Times New Roman" w:eastAsia="Arial" w:hAnsi="Times New Roman" w:cs="Times New Roman"/>
          <w:b/>
          <w:bCs/>
          <w:sz w:val="24"/>
          <w:szCs w:val="24"/>
          <w:lang w:val="en-US"/>
        </w:rPr>
      </w:pPr>
      <w:r w:rsidRPr="0038278A">
        <w:rPr>
          <w:rFonts w:ascii="Times New Roman" w:eastAsia="Arial" w:hAnsi="Times New Roman" w:cs="Times New Roman"/>
          <w:b/>
          <w:bCs/>
          <w:sz w:val="24"/>
          <w:szCs w:val="24"/>
          <w:lang w:val="en-US"/>
        </w:rPr>
        <w:t>Internet of Things (IoT)</w:t>
      </w:r>
    </w:p>
    <w:p w14:paraId="7D1314E7" w14:textId="5798CD5B" w:rsidR="00BF6076" w:rsidRPr="0038278A" w:rsidRDefault="00BF6076" w:rsidP="00B37AD7">
      <w:pPr>
        <w:ind w:firstLine="299"/>
        <w:jc w:val="both"/>
        <w:rPr>
          <w:rFonts w:ascii="Times New Roman" w:eastAsia="Arial" w:hAnsi="Times New Roman" w:cs="Times New Roman"/>
          <w:lang w:val="en-US"/>
        </w:rPr>
      </w:pPr>
      <w:bookmarkStart w:id="0" w:name="_Hlk65681781"/>
      <w:r w:rsidRPr="0038278A">
        <w:rPr>
          <w:rFonts w:ascii="Times New Roman" w:eastAsia="Arial" w:hAnsi="Times New Roman" w:cs="Times New Roman"/>
          <w:lang w:val="en-US"/>
        </w:rPr>
        <w:t xml:space="preserve">During the last years, IoT has gained importance in engineering and CS education by two factors: its ubiquitous nature and the requirements of the industry sector in so far as the technical abilities of the students. </w:t>
      </w:r>
      <w:hyperlink w:anchor="page26" w:history="1">
        <w:r w:rsidRPr="0038278A">
          <w:rPr>
            <w:rFonts w:ascii="Times New Roman" w:eastAsia="Arial" w:hAnsi="Times New Roman" w:cs="Times New Roman"/>
            <w:lang w:val="en-US"/>
          </w:rPr>
          <w:t>Madakam</w:t>
        </w:r>
      </w:hyperlink>
      <w:r w:rsidRPr="0038278A">
        <w:rPr>
          <w:rFonts w:ascii="Times New Roman" w:eastAsia="Arial" w:hAnsi="Times New Roman" w:cs="Times New Roman"/>
          <w:lang w:val="en-US"/>
        </w:rPr>
        <w:t xml:space="preserve"> et a</w:t>
      </w:r>
      <w:r w:rsidR="00B37AD7" w:rsidRPr="0038278A">
        <w:rPr>
          <w:rFonts w:ascii="Times New Roman" w:eastAsia="Arial" w:hAnsi="Times New Roman" w:cs="Times New Roman"/>
          <w:lang w:val="en-US"/>
        </w:rPr>
        <w:t xml:space="preserve">l. </w:t>
      </w:r>
      <w:r w:rsidR="00B37AD7" w:rsidRPr="0038278A">
        <w:rPr>
          <w:rFonts w:ascii="Times New Roman" w:eastAsia="Arial" w:hAnsi="Times New Roman" w:cs="Times New Roman"/>
          <w:lang w:val="en-US"/>
        </w:rPr>
        <w:fldChar w:fldCharType="begin" w:fldLock="1"/>
      </w:r>
      <w:r w:rsidR="00B37AD7" w:rsidRPr="0038278A">
        <w:rPr>
          <w:rFonts w:ascii="Times New Roman" w:eastAsia="Arial" w:hAnsi="Times New Roman" w:cs="Times New Roman"/>
          <w:lang w:val="en-US"/>
        </w:rPr>
        <w:instrText>ADDIN CSL_CITATION {"citationItems":[{"id":"ITEM-1","itemData":{"author":[{"dropping-particle":"","family":"Madakam","given":"Somayya","non-dropping-particle":"","parse-names":false,"suffix":""},{"dropping-particle":"","family":"Lake","given":"Vihar","non-dropping-particle":"","parse-names":false,"suffix":""},{"dropping-particle":"","family":"Lake","given":"Vihar","non-dropping-particle":"","parse-names":false,"suffix":""},{"dropping-particle":"","family":"Lake","given":"Vihar","non-dropping-particle":"","parse-names":false,"suffix":""}],"container-title":"Journal of Computer and Communications","id":"ITEM-1","issue":"05","issued":{"date-parts":[["2015"]]},"page":"164","publisher":"Scientific Research Publishing","title":"Internet of Things (IoT): A literature review","type":"article-journal","volume":"3"},"uris":["http://www.mendeley.com/documents/?uuid=cd7908d1-9ba7-4148-84f9-57a627c786e4"]}],"mendeley":{"formattedCitation":"[35]","plainTextFormattedCitation":"[35]","previouslyFormattedCitation":"[35]"},"properties":{"noteIndex":0},"schema":"https://github.com/citation-style-language/schema/raw/master/csl-citation.json"}</w:instrText>
      </w:r>
      <w:r w:rsidR="00B37AD7" w:rsidRPr="0038278A">
        <w:rPr>
          <w:rFonts w:ascii="Times New Roman" w:eastAsia="Arial" w:hAnsi="Times New Roman" w:cs="Times New Roman"/>
          <w:lang w:val="en-US"/>
        </w:rPr>
        <w:fldChar w:fldCharType="separate"/>
      </w:r>
      <w:r w:rsidR="00B37AD7" w:rsidRPr="0038278A">
        <w:rPr>
          <w:rFonts w:ascii="Times New Roman" w:eastAsia="Arial" w:hAnsi="Times New Roman" w:cs="Times New Roman"/>
          <w:noProof/>
          <w:lang w:val="en-US"/>
        </w:rPr>
        <w:t>[35]</w:t>
      </w:r>
      <w:r w:rsidR="00B37AD7" w:rsidRPr="0038278A">
        <w:rPr>
          <w:rFonts w:ascii="Times New Roman" w:eastAsia="Arial" w:hAnsi="Times New Roman" w:cs="Times New Roman"/>
          <w:lang w:val="en-US"/>
        </w:rPr>
        <w:fldChar w:fldCharType="end"/>
      </w:r>
      <w:r w:rsidR="00B37AD7" w:rsidRPr="0038278A">
        <w:rPr>
          <w:rFonts w:ascii="Times New Roman" w:eastAsia="Arial" w:hAnsi="Times New Roman" w:cs="Times New Roman"/>
          <w:lang w:val="en-US"/>
        </w:rPr>
        <w:t xml:space="preserve"> </w:t>
      </w:r>
      <w:r w:rsidRPr="0038278A">
        <w:rPr>
          <w:rFonts w:ascii="Times New Roman" w:eastAsia="Arial" w:hAnsi="Times New Roman" w:cs="Times New Roman"/>
          <w:lang w:val="en-US"/>
        </w:rPr>
        <w:t xml:space="preserve">define IoT as </w:t>
      </w:r>
      <w:r w:rsidR="009112EC" w:rsidRPr="0038278A">
        <w:rPr>
          <w:rFonts w:ascii="Times New Roman" w:eastAsia="Arial" w:hAnsi="Times New Roman" w:cs="Times New Roman"/>
          <w:lang w:val="en-US"/>
        </w:rPr>
        <w:t>“</w:t>
      </w:r>
      <w:r w:rsidRPr="0038278A">
        <w:rPr>
          <w:rFonts w:ascii="Times New Roman" w:eastAsia="Arial" w:hAnsi="Times New Roman" w:cs="Times New Roman"/>
          <w:lang w:val="en-US"/>
        </w:rPr>
        <w:t>An open and comprehensive network of intelligent objects that have the capacity to auto-organize, share information, data and resources, reacting and acting in face of situations and changes in the environment</w:t>
      </w:r>
      <w:r w:rsidR="009112EC" w:rsidRPr="0038278A">
        <w:rPr>
          <w:rFonts w:ascii="Times New Roman" w:eastAsia="Arial" w:hAnsi="Times New Roman" w:cs="Times New Roman"/>
          <w:lang w:val="en-US"/>
        </w:rPr>
        <w:t>”</w:t>
      </w:r>
      <w:r w:rsidRPr="0038278A">
        <w:rPr>
          <w:rFonts w:ascii="Times New Roman" w:eastAsia="Arial" w:hAnsi="Times New Roman" w:cs="Times New Roman"/>
          <w:lang w:val="en-US"/>
        </w:rPr>
        <w:t xml:space="preserve">. Although this paradigm is maturing, there exists a lack of educational methodologies in this field. As a result, students in the STEM fields will not be adequately prepared to cope the challenges of the labor market demands </w:t>
      </w:r>
      <w:r w:rsidR="00B37AD7" w:rsidRPr="0038278A">
        <w:rPr>
          <w:rFonts w:ascii="Times New Roman" w:eastAsia="Arial" w:hAnsi="Times New Roman" w:cs="Times New Roman"/>
          <w:lang w:val="en-US"/>
        </w:rPr>
        <w:fldChar w:fldCharType="begin" w:fldLock="1"/>
      </w:r>
      <w:r w:rsidR="00B37AD7" w:rsidRPr="0038278A">
        <w:rPr>
          <w:rFonts w:ascii="Times New Roman" w:eastAsia="Arial" w:hAnsi="Times New Roman" w:cs="Times New Roman"/>
          <w:lang w:val="en-US"/>
        </w:rPr>
        <w:instrText>ADDIN CSL_CITATION {"citationItems":[{"id":"ITEM-1","itemData":{"DOI":"10.1145/3077286.3077321","ISBN":"9781450350242","abstract":"Internet of Things (IoT) is rapidly emerging as the next generation of communication infrastructure, where myriad of multi-scale sensors and devices are seamlessly blended for ubiquitous computing and communication. The rapid growth of IoT applications has increased the demand for experienced professionals in the area. Since few, if any, dedicated IoT courses are currently offered, most Science, Technology, Engineering, and Mathematics (STEM) students will have limited or no exposure to IoT development until after graduation, and inadequately prepared in IoT development to enter into the workforce. Therefore, we have implemented an IoT-based learning framework to facilitate STEM undergraduate education. The design challenges of the novel learning framework are discussed in the paper. Subsequently, we established effective learning approaches to address the challenges. Specifically, we have introduced a lab development kit composed of RaspberryTM Pi/ArduinoTM boards and sets of sensors with ZigbeeTM supporting to provide wireless communication.","author":[{"dropping-particle":"","family":"He","given":"Jing Selena","non-dropping-particle":"","parse-names":false,"suffix":""},{"dropping-particle":"","family":"Ji","given":"Shouling","non-dropping-particle":"","parse-names":false,"suffix":""},{"dropping-particle":"","family":"Bobbie","given":"Patrick","non-dropping-particle":"","parse-names":false,"suffix":""}],"container-title":"Proceedings of the SouthEast Conference, ACMSE 2017","id":"ITEM-1","issued":{"date-parts":[["2017"]]},"page":"88-94","title":"Internet of things (IoT)-based learning framework to facilitate STEM undergraduate education","type":"article-journal"},"uris":["http://www.mendeley.com/documents/?uuid=81b2e490-81b5-45ef-9cbe-67433adcfba1"]}],"mendeley":{"formattedCitation":"[36]","plainTextFormattedCitation":"[36]","previouslyFormattedCitation":"[36]"},"properties":{"noteIndex":0},"schema":"https://github.com/citation-style-language/schema/raw/master/csl-citation.json"}</w:instrText>
      </w:r>
      <w:r w:rsidR="00B37AD7" w:rsidRPr="0038278A">
        <w:rPr>
          <w:rFonts w:ascii="Times New Roman" w:eastAsia="Arial" w:hAnsi="Times New Roman" w:cs="Times New Roman"/>
          <w:lang w:val="en-US"/>
        </w:rPr>
        <w:fldChar w:fldCharType="separate"/>
      </w:r>
      <w:r w:rsidR="00B37AD7" w:rsidRPr="0038278A">
        <w:rPr>
          <w:rFonts w:ascii="Times New Roman" w:eastAsia="Arial" w:hAnsi="Times New Roman" w:cs="Times New Roman"/>
          <w:noProof/>
          <w:lang w:val="en-US"/>
        </w:rPr>
        <w:t>[36]</w:t>
      </w:r>
      <w:r w:rsidR="00B37AD7"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w:t>
      </w:r>
    </w:p>
    <w:bookmarkEnd w:id="0"/>
    <w:p w14:paraId="6015D6A8" w14:textId="77777777" w:rsidR="00BF6076" w:rsidRPr="0038278A" w:rsidRDefault="00BF6076" w:rsidP="00B37AD7">
      <w:pPr>
        <w:rPr>
          <w:rFonts w:ascii="Times New Roman" w:eastAsia="Times New Roman" w:hAnsi="Times New Roman" w:cs="Times New Roman"/>
          <w:lang w:val="en-US"/>
        </w:rPr>
      </w:pPr>
    </w:p>
    <w:p w14:paraId="40D8C4DF" w14:textId="0B02AC7F" w:rsidR="00BF6076" w:rsidRPr="0038278A" w:rsidRDefault="00BF6076" w:rsidP="00B37AD7">
      <w:pPr>
        <w:ind w:firstLine="299"/>
        <w:jc w:val="both"/>
        <w:rPr>
          <w:rFonts w:ascii="Times New Roman" w:eastAsia="Arial" w:hAnsi="Times New Roman" w:cs="Times New Roman"/>
          <w:lang w:val="en-US"/>
        </w:rPr>
      </w:pPr>
      <w:r w:rsidRPr="0038278A">
        <w:rPr>
          <w:rFonts w:ascii="Times New Roman" w:eastAsia="Arial" w:hAnsi="Times New Roman" w:cs="Times New Roman"/>
          <w:lang w:val="en-US"/>
        </w:rPr>
        <w:t xml:space="preserve">To deal with this matter, in two studies </w:t>
      </w:r>
      <w:r w:rsidR="00B37AD7" w:rsidRPr="0038278A">
        <w:rPr>
          <w:rFonts w:ascii="Times New Roman" w:eastAsia="Arial" w:hAnsi="Times New Roman" w:cs="Times New Roman"/>
          <w:lang w:val="en-US"/>
        </w:rPr>
        <w:fldChar w:fldCharType="begin" w:fldLock="1"/>
      </w:r>
      <w:r w:rsidR="00B37AD7" w:rsidRPr="0038278A">
        <w:rPr>
          <w:rFonts w:ascii="Times New Roman" w:eastAsia="Arial" w:hAnsi="Times New Roman" w:cs="Times New Roman"/>
          <w:lang w:val="en-US"/>
        </w:rPr>
        <w:instrText>ADDIN CSL_CITATION {"citationItems":[{"id":"ITEM-1","itemData":{"DOI":"10.1145/3077286.3077321","ISBN":"9781450350242","abstract":"Internet of Things (IoT) is rapidly emerging as the next generation of communication infrastructure, where myriad of multi-scale sensors and devices are seamlessly blended for ubiquitous computing and communication. The rapid growth of IoT applications has increased the demand for experienced professionals in the area. Since few, if any, dedicated IoT courses are currently offered, most Science, Technology, Engineering, and Mathematics (STEM) students will have limited or no exposure to IoT development until after graduation, and inadequately prepared in IoT development to enter into the workforce. Therefore, we have implemented an IoT-based learning framework to facilitate STEM undergraduate education. The design challenges of the novel learning framework are discussed in the paper. Subsequently, we established effective learning approaches to address the challenges. Specifically, we have introduced a lab development kit composed of RaspberryTM Pi/ArduinoTM boards and sets of sensors with ZigbeeTM supporting to provide wireless communication.","author":[{"dropping-particle":"","family":"He","given":"Jing Selena","non-dropping-particle":"","parse-names":false,"suffix":""},{"dropping-particle":"","family":"Ji","given":"Shouling","non-dropping-particle":"","parse-names":false,"suffix":""},{"dropping-particle":"","family":"Bobbie","given":"Patrick","non-dropping-particle":"","parse-names":false,"suffix":""}],"container-title":"Proceedings of the SouthEast Conference, ACMSE 2017","id":"ITEM-1","issued":{"date-parts":[["2017"]]},"page":"88-94","title":"Internet of things (IoT)-based learning framework to facilitate STEM undergraduate education","type":"article-journal"},"uris":["http://www.mendeley.com/documents/?uuid=81b2e490-81b5-45ef-9cbe-67433adcfba1"]},{"id":"ITEM-2","itemData":{"DOI":"10.1145/3241815.3241865","ISBN":"9781450359542","abstract":"This paper presents an adaptive framework (web application) that supports secure, end-to-end Internet of Things (IoT) sensing architecture, which includes loosely coupled set of components with well-defined interfaces that can be adapted to a wide range of uses. Moreover, the framework was adopted in a Computer Science (CS) Fog computing course to get formal evaluation by undergraduate students. IoT has emerged as a new network paradigm, involving connecting physical world through sensors (temperature, humidity, intensity, etc.) to the Internet, to provide opportunities for building intelligent systems and applications. There are a few notable characteristics of today’s IoT systems that serve as impediments for greater adoption. First, the common, well-documented platform that spans end-to-end, and which can cover a multitude of practical uses, is still missing. The second impediment is the lack of standard energy-efficient platform. Third, with the growing deployment of IoT devices, the attack vector for possible exploitation increases, which dictates an increase in the ongoing cost to ensure Confidentiality-Integrity-Availability triad. In this project, we propose the solution to address these impediments. The proposed framework makes it economical and easy to adapt to (e.g. to learn and to support). The next benefit comes with the use of environment harvesting equipment (solar cell, in-line hydro-generators, thermoelectric cells, etc.) and use of energy efficient coding methods, including security and communication provisions. Overall, the project successfully integrates Amazon Cloud technologies, Raspberry-Pi and Arduino embedded systems using energy-harvesting technologies, secure communication using government standards, and highly available network of nodes using wireless technology into a Cloud-of-Things (CoF).The methodology allows a myriad IoT devices connected to the Internet to be easily monitored and manipulated through the implemented web application. On the other hand, since few dedicated IoT courses are currently offered, most Science, technology, Engineering, and Mathematics (STEM) students will have limited or no exposure to IoT development until after graduation, and inadequately prepared in IoT development to enter into the workforce. Therefore, the implemented framework was introduced in a CS special topic course to get comments and formal evaluations from undergraduate STEM students. An outline of a well-developed courseware is pre…","author":[{"dropping-particle":"","family":"He","given":"Jing Selena","non-dropping-particle":"","parse-names":false,"suffix":""},{"dropping-particle":"","family":"Han","given":"Meng","non-dropping-particle":"","parse-names":false,"suffix":""},{"dropping-particle":"","family":"Bobbie","given":"Patrick O.","non-dropping-particle":"","parse-names":false,"suffix":""}],"container-title":"Proceedings of the 19th Annual SIG Conference on Information Technology Education","id":"ITEM-2","issued":{"date-parts":[["2018","9","14"]]},"page":"123-128","publisher":"ACM","publisher-place":"New York, NY, USA","title":"An Energy-Efficient Secure Adaptive Cloud-of-Things (CoT) Framework to Facilitate Undergraduate STEM Education","type":"paper-conference"},"uris":["http://www.mendeley.com/documents/?uuid=d2e11ff9-f095-4b16-878a-ee14e8c21dea"]}],"mendeley":{"formattedCitation":"[36, 37]","plainTextFormattedCitation":"[36, 37]","previouslyFormattedCitation":"[36, 37]"},"properties":{"noteIndex":0},"schema":"https://github.com/citation-style-language/schema/raw/master/csl-citation.json"}</w:instrText>
      </w:r>
      <w:r w:rsidR="00B37AD7" w:rsidRPr="0038278A">
        <w:rPr>
          <w:rFonts w:ascii="Times New Roman" w:eastAsia="Arial" w:hAnsi="Times New Roman" w:cs="Times New Roman"/>
          <w:lang w:val="en-US"/>
        </w:rPr>
        <w:fldChar w:fldCharType="separate"/>
      </w:r>
      <w:r w:rsidR="00B37AD7" w:rsidRPr="0038278A">
        <w:rPr>
          <w:rFonts w:ascii="Times New Roman" w:eastAsia="Arial" w:hAnsi="Times New Roman" w:cs="Times New Roman"/>
          <w:noProof/>
          <w:lang w:val="en-US"/>
        </w:rPr>
        <w:t>[36, 37]</w:t>
      </w:r>
      <w:r w:rsidR="00B37AD7" w:rsidRPr="0038278A">
        <w:rPr>
          <w:rFonts w:ascii="Times New Roman" w:eastAsia="Arial" w:hAnsi="Times New Roman" w:cs="Times New Roman"/>
          <w:lang w:val="en-US"/>
        </w:rPr>
        <w:fldChar w:fldCharType="end"/>
      </w:r>
      <w:r w:rsidR="00B37AD7" w:rsidRPr="0038278A">
        <w:rPr>
          <w:rFonts w:ascii="Times New Roman" w:eastAsia="Arial" w:hAnsi="Times New Roman" w:cs="Times New Roman"/>
          <w:lang w:val="en-US"/>
        </w:rPr>
        <w:t xml:space="preserve"> </w:t>
      </w:r>
      <w:r w:rsidRPr="0038278A">
        <w:rPr>
          <w:rFonts w:ascii="Times New Roman" w:eastAsia="Arial" w:hAnsi="Times New Roman" w:cs="Times New Roman"/>
          <w:lang w:val="en-US"/>
        </w:rPr>
        <w:t>He et al.</w:t>
      </w:r>
      <w:r w:rsidR="00B37AD7" w:rsidRPr="0038278A">
        <w:rPr>
          <w:rFonts w:ascii="Times New Roman" w:eastAsia="Arial" w:hAnsi="Times New Roman" w:cs="Times New Roman"/>
          <w:lang w:val="en-US"/>
        </w:rPr>
        <w:t xml:space="preserve"> </w:t>
      </w:r>
      <w:r w:rsidRPr="0038278A">
        <w:rPr>
          <w:rFonts w:ascii="Times New Roman" w:eastAsia="Arial" w:hAnsi="Times New Roman" w:cs="Times New Roman"/>
          <w:lang w:val="en-US"/>
        </w:rPr>
        <w:t>propose a curricular transformation in CS that includes the features and advantages of IoT. The authors emphasize the importance of IoT for problem-solving and learning with emerging technologies that are demanded by the industry sector.</w:t>
      </w:r>
      <w:r w:rsidR="00B37AD7" w:rsidRPr="0038278A">
        <w:rPr>
          <w:rFonts w:ascii="Times New Roman" w:eastAsia="Arial" w:hAnsi="Times New Roman" w:cs="Times New Roman"/>
          <w:lang w:val="en-US"/>
        </w:rPr>
        <w:t xml:space="preserve"> The studies</w:t>
      </w:r>
      <w:r w:rsidRPr="0038278A">
        <w:rPr>
          <w:rFonts w:ascii="Times New Roman" w:eastAsia="Arial" w:hAnsi="Times New Roman" w:cs="Times New Roman"/>
          <w:lang w:val="en-US"/>
        </w:rPr>
        <w:t xml:space="preserve"> </w:t>
      </w:r>
      <w:r w:rsidR="00B37AD7" w:rsidRPr="0038278A">
        <w:rPr>
          <w:rFonts w:ascii="Times New Roman" w:eastAsia="Arial" w:hAnsi="Times New Roman" w:cs="Times New Roman"/>
          <w:lang w:val="en-US"/>
        </w:rPr>
        <w:fldChar w:fldCharType="begin" w:fldLock="1"/>
      </w:r>
      <w:r w:rsidR="00A73C43" w:rsidRPr="0038278A">
        <w:rPr>
          <w:rFonts w:ascii="Times New Roman" w:eastAsia="Arial" w:hAnsi="Times New Roman" w:cs="Times New Roman"/>
          <w:lang w:val="en-US"/>
        </w:rPr>
        <w:instrText>ADDIN CSL_CITATION {"citationItems":[{"id":"ITEM-1","itemData":{"DOI":"10.1109/SECON.2015.7132994","ISBN":"9781467373005","ISSN":"07347502","abstract":"The Raspberry Pi is an inexpensive computing system that can play an essential part of any computing curriculum. Since its release in 2012, the Raspberry Pi has been infiltrating K-12 education; it has the potential to make coding in K-12 schools as commonplace as textbooks. It has also changed the playing field for hobbyists by offering a low-priced general-purpose computing system that challenges the Arduino in terms of open source support. In this paper, we advocate using the Raspberry Pi (RPi) throughout the University computing curricula as well. Low-priced and portable, the RPi is an exposed hardware platform students can tinker with without fear of breaking. Properly used, it affords students the opportunity to experimentally discover many aspects of computing. In this paper, we discuss the aspects of the RPi that make it appropriate for a University computing curriculum. We describe our classroom experiences and laboratory best practices as well as survey the work of others involved in integrated the RPi into University curriculums.","author":[{"dropping-particle":"","family":"Bruce","given":"Rebecca F.","non-dropping-particle":"","parse-names":false,"suffix":""},{"dropping-particle":"","family":"Dean Brock","given":"J.","non-dropping-particle":"","parse-names":false,"suffix":""},{"dropping-particle":"","family":"Reiser","given":"Susan L.","non-dropping-particle":"","parse-names":false,"suffix":""}],"container-title":"Conference Proceedings - IEEE SOUTHEASTCON","id":"ITEM-1","issue":"June","issued":{"date-parts":[["2015"]]},"title":"Make space for the Pi","type":"article-journal","volume":"2015-June"},"uris":["http://www.mendeley.com/documents/?uuid=bdec4498-eaaf-4dd8-94d2-3e0400bc2592"]},{"id":"ITEM-2","itemData":{"DOI":"10.1109/ITHET.2017.8067827","ISBN":"9781538639689","abstract":"This paper demonstrates the suitability and the practicality of using the advanced open source tools such as the Raspberry Pi and the Node-RED for teaching and learning in the Internet of Things (IOT) subject within a newly created major of Data Engineering in the Faculty of Engineering and IT at University of Technology, Sydney. Understanding and practicing of the Internet of Things largely depend on the high availability of tools, their low cost, and ease of use that can accelerate learning processes. This paper demonstrates relatively uncomplicated practical lab exercises involving the Raspberry Pi hardware, firmware and the Node-RED programming environment that students can execute to stimulate their learning, understanding of the Internet of Things technology and acquire fundamental data engineering skills.","author":[{"dropping-particle":"","family":"Chaczko","given":"Zenon","non-dropping-particle":"","parse-names":false,"suffix":""},{"dropping-particle":"","family":"Braun","given":"Robin","non-dropping-particle":"","parse-names":false,"suffix":""}],"container-title":"2017 16th International Conference on Information Technology Based Higher Education and Training, ITHET 2017","id":"ITEM-2","issued":{"date-parts":[["2017"]]},"title":"Learning data engineering: Creating IoT apps using the node-RED and the RPI technologies","type":"article-journal"},"uris":["http://www.mendeley.com/documents/?uuid=495ca394-3307-4b0d-a3a4-0fc90716d522"]},{"id":"ITEM-3","itemData":{"DOI":"10.1109/IMCTL.2015.7359583","ISBN":"9781467382434","abstract":"This paper shows the experience with the use of pocket labs at CUAS (Carinthia University of Applied Sciences). Two types of pocket labs were used: National Instruments' myDAQ and Raspberry Pi; the courses were Electronic Engineering and Circuit Design, and Image Processing. For each course, some exercises are described as example. After each course, the students were asked for their opinion about the use of pocket labs. The results shown contain answers of about 60 students, both evening and regular. In general, students appreciate the use of pocket labs due to the flexibility in time and the possibility to repeat exercises for a better understanding. There appeared a small difference between the results relating to evening and regular students; evening students, which a generally limited in time, prefer the flexible time management when using pocket labs, and regular students, which usually have less technical background, prefer the easier understanding of the content.","author":[{"dropping-particle":"","family":"Klinger","given":"Thomas","non-dropping-particle":"","parse-names":false,"suffix":""},{"dropping-particle":"","family":"Madritsch","given":"Christian","non-dropping-particle":"","parse-names":false,"suffix":""}],"container-title":"Proceedings of 2015 International Conference on Interactive Mobile Communication Technologies and Learning, IMCL 2015","id":"ITEM-3","issue":"November","issued":{"date-parts":[["2015"]]},"page":"185-189","title":"Collaborative learning using pocket labs","type":"article-journal"},"uris":["http://www.mendeley.com/documents/?uuid=b2920067-834a-4b66-9cbf-cce279c0d213"]},{"id":"ITEM-4","itemData":{"ISBN":"978-953-233-092-2","abstract":"Sensor networks are a highly researched application area in the field of\nInternet of Things (IoT). A key cost and resource question in the\ndevelopment of IoT network sensor solutions is prototype implementation.\nIn this study, the Raspberry Pi-a widely used single board computer-is\ninvestigated as it is one of the most commonly used prototyping devices\navailable and is also widely used in scientific research. In this paper,\nwe address which technologies, the usefulness and what kinds of issues\narise when the prototyping of a sensor network solution is done with\nRaspberry Pi. The extant literature is studied by selecting papers with\nthe systematic literature review method. Based on an extensive survey of\nthe selected studies, we found several sensor-based implementations\nwhere Raspberry Pi has been used. In addition, this survey revealed\nsubjects, such as e-health and education, which expanded the research\ntopic in new ways. Further research opportunities have been identified\nin specifying the usefulness of various technologies with single board\ncomputers.","author":[{"dropping-particle":"","family":"Saari","given":"M","non-dropping-particle":"","parse-names":false,"suffix":""},{"dropping-particle":"","family":"Baharudin","given":"A Muzaffar","non-dropping-particle":"bin","parse-names":false,"suffix":""},{"dropping-particle":"","family":"Hyrynsalmi","given":"S","non-dropping-particle":"","parse-names":false,"suffix":""}],"container-title":"2017 40TH INTERNATIONAL CONVENTION ON INFORMATION AND COMMUNICATION TECHNOLOGY, ELECTRONICS AND MICROELECTRONICS (MIPRO)","editor":[{"dropping-particle":"","family":"Biljanovic, P and Koricic, M and Skala, K and Grbac, TG and CicinSain, M and Sruk, V and Ribaric, S and Gros, S and Vrdoljak, B and Mauher, M and Tijan, E and Hormot, F","given":"","non-dropping-particle":"","parse-names":false,"suffix":""}],"id":"ITEM-4","issued":{"date-parts":[["2017"]]},"note":"40th International Convention on Information and Communication\nTechnology, Electronics and Microelectronics (MIPRO), Opatija, CROATIA,\nMAY 22-26, 2017","page":"991-994","publisher":"IEEE","publisher-place":"345 E 47TH ST, NEW YORK, NY 10017 USA","title":"Survey of Prototyping Solutions Utilizing Raspberry Pi","type":"paper-conference"},"uris":["http://www.mendeley.com/documents/?uuid=d3c94302-47b0-4ca5-a668-6e6926411d52"]}],"mendeley":{"formattedCitation":"[22, 38–40]","plainTextFormattedCitation":"[22, 38–40]","previouslyFormattedCitation":"[22, 38–40]"},"properties":{"noteIndex":0},"schema":"https://github.com/citation-style-language/schema/raw/master/csl-citation.json"}</w:instrText>
      </w:r>
      <w:r w:rsidR="00B37AD7" w:rsidRPr="0038278A">
        <w:rPr>
          <w:rFonts w:ascii="Times New Roman" w:eastAsia="Arial" w:hAnsi="Times New Roman" w:cs="Times New Roman"/>
          <w:lang w:val="en-US"/>
        </w:rPr>
        <w:fldChar w:fldCharType="separate"/>
      </w:r>
      <w:r w:rsidR="00B37AD7" w:rsidRPr="0038278A">
        <w:rPr>
          <w:rFonts w:ascii="Times New Roman" w:eastAsia="Arial" w:hAnsi="Times New Roman" w:cs="Times New Roman"/>
          <w:noProof/>
          <w:lang w:val="en-US"/>
        </w:rPr>
        <w:t>[22, 38–40]</w:t>
      </w:r>
      <w:r w:rsidR="00B37AD7"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 xml:space="preserve"> indicate that the SBC (Raspberry Pi) has facilitated learning in the realm of programming and sensor networks. </w:t>
      </w:r>
      <w:r w:rsidRPr="0038278A">
        <w:rPr>
          <w:rFonts w:ascii="Times New Roman" w:eastAsia="Arial" w:hAnsi="Times New Roman" w:cs="Times New Roman"/>
          <w:lang w:val="en-US"/>
        </w:rPr>
        <w:lastRenderedPageBreak/>
        <w:t xml:space="preserve">The usage of SBCs with IoT should be included in the curricula of CS to benefit the students. </w:t>
      </w:r>
      <w:r w:rsidR="00A73C43" w:rsidRPr="0038278A">
        <w:rPr>
          <w:rFonts w:ascii="Times New Roman" w:eastAsia="Arial" w:hAnsi="Times New Roman" w:cs="Times New Roman"/>
          <w:lang w:val="en-US"/>
        </w:rPr>
        <w:t xml:space="preserve">Bruce et al. </w:t>
      </w:r>
      <w:r w:rsidR="00A73C43" w:rsidRPr="0038278A">
        <w:rPr>
          <w:rFonts w:ascii="Times New Roman" w:eastAsia="Arial" w:hAnsi="Times New Roman" w:cs="Times New Roman"/>
          <w:lang w:val="en-US"/>
        </w:rPr>
        <w:fldChar w:fldCharType="begin" w:fldLock="1"/>
      </w:r>
      <w:r w:rsidR="00AB5F50" w:rsidRPr="0038278A">
        <w:rPr>
          <w:rFonts w:ascii="Times New Roman" w:eastAsia="Arial" w:hAnsi="Times New Roman" w:cs="Times New Roman"/>
          <w:lang w:val="en-US"/>
        </w:rPr>
        <w:instrText>ADDIN CSL_CITATION {"citationItems":[{"id":"ITEM-1","itemData":{"DOI":"10.1109/SECON.2015.7132994","ISBN":"9781467373005","ISSN":"07347502","abstract":"The Raspberry Pi is an inexpensive computing system that can play an essential part of any computing curriculum. Since its release in 2012, the Raspberry Pi has been infiltrating K-12 education; it has the potential to make coding in K-12 schools as commonplace as textbooks. It has also changed the playing field for hobbyists by offering a low-priced general-purpose computing system that challenges the Arduino in terms of open source support. In this paper, we advocate using the Raspberry Pi (RPi) throughout the University computing curricula as well. Low-priced and portable, the RPi is an exposed hardware platform students can tinker with without fear of breaking. Properly used, it affords students the opportunity to experimentally discover many aspects of computing. In this paper, we discuss the aspects of the RPi that make it appropriate for a University computing curriculum. We describe our classroom experiences and laboratory best practices as well as survey the work of others involved in integrated the RPi into University curriculums.","author":[{"dropping-particle":"","family":"Bruce","given":"Rebecca F.","non-dropping-particle":"","parse-names":false,"suffix":""},{"dropping-particle":"","family":"Dean Brock","given":"J.","non-dropping-particle":"","parse-names":false,"suffix":""},{"dropping-particle":"","family":"Reiser","given":"Susan L.","non-dropping-particle":"","parse-names":false,"suffix":""}],"container-title":"Conference Proceedings - IEEE SOUTHEASTCON","id":"ITEM-1","issue":"June","issued":{"date-parts":[["2015"]]},"title":"Make space for the Pi","type":"article-journal","volume":"2015-June"},"uris":["http://www.mendeley.com/documents/?uuid=bdec4498-eaaf-4dd8-94d2-3e0400bc2592"]}],"mendeley":{"formattedCitation":"[22]","plainTextFormattedCitation":"[22]","previouslyFormattedCitation":"[22]"},"properties":{"noteIndex":0},"schema":"https://github.com/citation-style-language/schema/raw/master/csl-citation.json"}</w:instrText>
      </w:r>
      <w:r w:rsidR="00A73C43" w:rsidRPr="0038278A">
        <w:rPr>
          <w:rFonts w:ascii="Times New Roman" w:eastAsia="Arial" w:hAnsi="Times New Roman" w:cs="Times New Roman"/>
          <w:lang w:val="en-US"/>
        </w:rPr>
        <w:fldChar w:fldCharType="separate"/>
      </w:r>
      <w:r w:rsidR="00A73C43" w:rsidRPr="0038278A">
        <w:rPr>
          <w:rFonts w:ascii="Times New Roman" w:eastAsia="Arial" w:hAnsi="Times New Roman" w:cs="Times New Roman"/>
          <w:noProof/>
          <w:lang w:val="en-US"/>
        </w:rPr>
        <w:t>[22]</w:t>
      </w:r>
      <w:r w:rsidR="00A73C43"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 xml:space="preserve"> show the educational development of three courses in CS education, one of these focused on IoT. While the course size and the teaching styles can change, the Raspberry Pi provides the students the opportunity to experiment and valid the theoretical concepts of the course.</w:t>
      </w:r>
    </w:p>
    <w:p w14:paraId="570570AF" w14:textId="77777777" w:rsidR="00BF6076" w:rsidRPr="0038278A" w:rsidRDefault="00BF6076" w:rsidP="00B37AD7">
      <w:pPr>
        <w:rPr>
          <w:rFonts w:ascii="Times New Roman" w:eastAsia="Arial" w:hAnsi="Times New Roman" w:cs="Times New Roman"/>
          <w:lang w:val="en-US"/>
        </w:rPr>
      </w:pPr>
    </w:p>
    <w:p w14:paraId="06C0C2F8" w14:textId="10EABB8F" w:rsidR="00BF6076" w:rsidRPr="0038278A" w:rsidRDefault="00AB5F50" w:rsidP="00B37AD7">
      <w:pPr>
        <w:ind w:firstLine="299"/>
        <w:jc w:val="both"/>
        <w:rPr>
          <w:rFonts w:ascii="Times New Roman" w:eastAsia="Arial" w:hAnsi="Times New Roman" w:cs="Times New Roman"/>
          <w:lang w:val="en-US"/>
        </w:rPr>
      </w:pPr>
      <w:r w:rsidRPr="0038278A">
        <w:rPr>
          <w:rFonts w:ascii="Times New Roman" w:eastAsia="Arial" w:hAnsi="Times New Roman" w:cs="Times New Roman"/>
          <w:lang w:val="en-US"/>
        </w:rPr>
        <w:t xml:space="preserve">Chaczko and Braun </w:t>
      </w:r>
      <w:r w:rsidRPr="0038278A">
        <w:rPr>
          <w:rFonts w:ascii="Times New Roman" w:eastAsia="Arial" w:hAnsi="Times New Roman" w:cs="Times New Roman"/>
          <w:lang w:val="en-US"/>
        </w:rPr>
        <w:fldChar w:fldCharType="begin" w:fldLock="1"/>
      </w:r>
      <w:r w:rsidRPr="0038278A">
        <w:rPr>
          <w:rFonts w:ascii="Times New Roman" w:eastAsia="Arial" w:hAnsi="Times New Roman" w:cs="Times New Roman"/>
          <w:lang w:val="en-US"/>
        </w:rPr>
        <w:instrText>ADDIN CSL_CITATION {"citationItems":[{"id":"ITEM-1","itemData":{"DOI":"10.1109/ITHET.2017.8067827","ISBN":"9781538639689","abstract":"This paper demonstrates the suitability and the practicality of using the advanced open source tools such as the Raspberry Pi and the Node-RED for teaching and learning in the Internet of Things (IOT) subject within a newly created major of Data Engineering in the Faculty of Engineering and IT at University of Technology, Sydney. Understanding and practicing of the Internet of Things largely depend on the high availability of tools, their low cost, and ease of use that can accelerate learning processes. This paper demonstrates relatively uncomplicated practical lab exercises involving the Raspberry Pi hardware, firmware and the Node-RED programming environment that students can execute to stimulate their learning, understanding of the Internet of Things technology and acquire fundamental data engineering skills.","author":[{"dropping-particle":"","family":"Chaczko","given":"Zenon","non-dropping-particle":"","parse-names":false,"suffix":""},{"dropping-particle":"","family":"Braun","given":"Robin","non-dropping-particle":"","parse-names":false,"suffix":""}],"container-title":"2017 16th International Conference on Information Technology Based Higher Education and Training, ITHET 2017","id":"ITEM-1","issued":{"date-parts":[["2017"]]},"title":"Learning data engineering: Creating IoT apps using the node-RED and the RPI technologies","type":"article-journal"},"uris":["http://www.mendeley.com/documents/?uuid=495ca394-3307-4b0d-a3a4-0fc90716d522"]}],"mendeley":{"formattedCitation":"[38]","plainTextFormattedCitation":"[38]","previouslyFormattedCitation":"[38]"},"properties":{"noteIndex":0},"schema":"https://github.com/citation-style-language/schema/raw/master/csl-citation.json"}</w:instrText>
      </w:r>
      <w:r w:rsidRPr="0038278A">
        <w:rPr>
          <w:rFonts w:ascii="Times New Roman" w:eastAsia="Arial" w:hAnsi="Times New Roman" w:cs="Times New Roman"/>
          <w:lang w:val="en-US"/>
        </w:rPr>
        <w:fldChar w:fldCharType="separate"/>
      </w:r>
      <w:r w:rsidRPr="0038278A">
        <w:rPr>
          <w:rFonts w:ascii="Times New Roman" w:eastAsia="Arial" w:hAnsi="Times New Roman" w:cs="Times New Roman"/>
          <w:noProof/>
          <w:lang w:val="en-US"/>
        </w:rPr>
        <w:t>[38]</w:t>
      </w:r>
      <w:r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 xml:space="preserve"> </w:t>
      </w:r>
      <w:r w:rsidR="00BF6076" w:rsidRPr="0038278A">
        <w:rPr>
          <w:rFonts w:ascii="Times New Roman" w:eastAsia="Arial" w:hAnsi="Times New Roman" w:cs="Times New Roman"/>
          <w:lang w:val="en-US"/>
        </w:rPr>
        <w:t xml:space="preserve">describe the suitability to incorporate the open-source tool Node-RED to teach concepts in an IoT course. The comprehension and experimentation with IoT technologies depend on the hardware availability, low-cost, and the easiness of the tools employed by the students. With the development of simple laboratory exercises that involve hardware and software, the students acquired basic abilities in data engineering. In the same line, </w:t>
      </w:r>
      <w:hyperlink w:anchor="page25" w:history="1">
        <w:r w:rsidRPr="0038278A">
          <w:rPr>
            <w:rFonts w:ascii="Times New Roman" w:eastAsia="Arial" w:hAnsi="Times New Roman" w:cs="Times New Roman"/>
            <w:lang w:val="en-US"/>
          </w:rPr>
          <w:t>Klinger</w:t>
        </w:r>
      </w:hyperlink>
      <w:r w:rsidRPr="0038278A">
        <w:rPr>
          <w:rFonts w:ascii="Times New Roman" w:eastAsia="Arial" w:hAnsi="Times New Roman" w:cs="Times New Roman"/>
          <w:lang w:val="en-US"/>
        </w:rPr>
        <w:t xml:space="preserve"> and Madritsch </w:t>
      </w:r>
      <w:r w:rsidRPr="0038278A">
        <w:rPr>
          <w:rFonts w:ascii="Times New Roman" w:eastAsia="Arial" w:hAnsi="Times New Roman" w:cs="Times New Roman"/>
          <w:lang w:val="en-US"/>
        </w:rPr>
        <w:fldChar w:fldCharType="begin" w:fldLock="1"/>
      </w:r>
      <w:r w:rsidRPr="0038278A">
        <w:rPr>
          <w:rFonts w:ascii="Times New Roman" w:eastAsia="Arial" w:hAnsi="Times New Roman" w:cs="Times New Roman"/>
          <w:lang w:val="en-US"/>
        </w:rPr>
        <w:instrText>ADDIN CSL_CITATION {"citationItems":[{"id":"ITEM-1","itemData":{"DOI":"10.1109/IMCTL.2015.7359583","ISBN":"9781467382434","abstract":"This paper shows the experience with the use of pocket labs at CUAS (Carinthia University of Applied Sciences). Two types of pocket labs were used: National Instruments' myDAQ and Raspberry Pi; the courses were Electronic Engineering and Circuit Design, and Image Processing. For each course, some exercises are described as example. After each course, the students were asked for their opinion about the use of pocket labs. The results shown contain answers of about 60 students, both evening and regular. In general, students appreciate the use of pocket labs due to the flexibility in time and the possibility to repeat exercises for a better understanding. There appeared a small difference between the results relating to evening and regular students; evening students, which a generally limited in time, prefer the flexible time management when using pocket labs, and regular students, which usually have less technical background, prefer the easier understanding of the content.","author":[{"dropping-particle":"","family":"Klinger","given":"Thomas","non-dropping-particle":"","parse-names":false,"suffix":""},{"dropping-particle":"","family":"Madritsch","given":"Christian","non-dropping-particle":"","parse-names":false,"suffix":""}],"container-title":"Proceedings of 2015 International Conference on Interactive Mobile Communication Technologies and Learning, IMCL 2015","id":"ITEM-1","issue":"November","issued":{"date-parts":[["2015"]]},"page":"185-189","title":"Collaborative learning using pocket labs","type":"article-journal"},"uris":["http://www.mendeley.com/documents/?uuid=b2920067-834a-4b66-9cbf-cce279c0d213"]}],"mendeley":{"formattedCitation":"[39]","plainTextFormattedCitation":"[39]","previouslyFormattedCitation":"[39]"},"properties":{"noteIndex":0},"schema":"https://github.com/citation-style-language/schema/raw/master/csl-citation.json"}</w:instrText>
      </w:r>
      <w:r w:rsidRPr="0038278A">
        <w:rPr>
          <w:rFonts w:ascii="Times New Roman" w:eastAsia="Arial" w:hAnsi="Times New Roman" w:cs="Times New Roman"/>
          <w:lang w:val="en-US"/>
        </w:rPr>
        <w:fldChar w:fldCharType="separate"/>
      </w:r>
      <w:r w:rsidRPr="0038278A">
        <w:rPr>
          <w:rFonts w:ascii="Times New Roman" w:eastAsia="Arial" w:hAnsi="Times New Roman" w:cs="Times New Roman"/>
          <w:noProof/>
          <w:lang w:val="en-US"/>
        </w:rPr>
        <w:t>[39]</w:t>
      </w:r>
      <w:r w:rsidRPr="0038278A">
        <w:rPr>
          <w:rFonts w:ascii="Times New Roman" w:eastAsia="Arial" w:hAnsi="Times New Roman" w:cs="Times New Roman"/>
          <w:lang w:val="en-US"/>
        </w:rPr>
        <w:fldChar w:fldCharType="end"/>
      </w:r>
      <w:r w:rsidR="00BF6076" w:rsidRPr="0038278A">
        <w:rPr>
          <w:rFonts w:ascii="Times New Roman" w:eastAsia="Arial" w:hAnsi="Times New Roman" w:cs="Times New Roman"/>
          <w:lang w:val="en-US"/>
        </w:rPr>
        <w:t xml:space="preserve"> present pocket laboratories for image processing and IoT. The methodology was o</w:t>
      </w:r>
      <w:r w:rsidRPr="0038278A">
        <w:rPr>
          <w:rFonts w:ascii="Times New Roman" w:eastAsia="Arial" w:hAnsi="Times New Roman" w:cs="Times New Roman"/>
          <w:lang w:val="en-US"/>
        </w:rPr>
        <w:t>ff</w:t>
      </w:r>
      <w:r w:rsidR="00BF6076" w:rsidRPr="0038278A">
        <w:rPr>
          <w:rFonts w:ascii="Times New Roman" w:eastAsia="Arial" w:hAnsi="Times New Roman" w:cs="Times New Roman"/>
          <w:lang w:val="en-US"/>
        </w:rPr>
        <w:t xml:space="preserve">ered to 60 students and their opinions regarding the laboratory and its implications are summed up in the document. </w:t>
      </w:r>
      <w:hyperlink w:anchor="page26" w:history="1">
        <w:r w:rsidRPr="0038278A">
          <w:rPr>
            <w:rFonts w:ascii="Times New Roman" w:eastAsia="Arial" w:hAnsi="Times New Roman" w:cs="Times New Roman"/>
            <w:lang w:val="en-US"/>
          </w:rPr>
          <w:t>Mahmood</w:t>
        </w:r>
      </w:hyperlink>
      <w:r w:rsidRPr="0038278A">
        <w:rPr>
          <w:rFonts w:ascii="Times New Roman" w:eastAsia="Arial" w:hAnsi="Times New Roman" w:cs="Times New Roman"/>
          <w:lang w:val="en-US"/>
        </w:rPr>
        <w:t xml:space="preserve"> et al. </w:t>
      </w:r>
      <w:r w:rsidRPr="0038278A">
        <w:rPr>
          <w:rFonts w:ascii="Times New Roman" w:eastAsia="Arial" w:hAnsi="Times New Roman" w:cs="Times New Roman"/>
          <w:lang w:val="en-US"/>
        </w:rPr>
        <w:fldChar w:fldCharType="begin" w:fldLock="1"/>
      </w:r>
      <w:r w:rsidR="00041A20" w:rsidRPr="0038278A">
        <w:rPr>
          <w:rFonts w:ascii="Times New Roman" w:eastAsia="Arial" w:hAnsi="Times New Roman" w:cs="Times New Roman"/>
          <w:lang w:val="en-US"/>
        </w:rPr>
        <w:instrText>ADDIN CSL_CITATION {"citationItems":[{"id":"ITEM-1","itemData":{"DOI":"10.1109/ICBDSC.2019.8645598","ISBN":"978-1-5386-8046-9","abstract":"In this era of high and fast-moving technology, students are more demanding and willing to use innovative learning methods, also, they will be Seeing forward to living and surviving in the new environment of a smart classroom. This subject gives a framework to clarify how it can be utilized to institute a smart and innovative university campus life to improve the delivery and efficiency of everyday activities with consideration of the social and environmental interactions, and hence provide not only a smart but likewise, a sustainable campus. The use of the internet of things (IOT) is able to exchange and make use of information for students' participation and interaction with the class fellows and teachers in a very suitable way. For the educational assessment of a student's interaction, the measurement of student attentiveness is an indispensable component of it. The need for a high method for assessment also arises in the development of new technology in the mode of a new style of learning. The students experience in using the LMS Moodle for e-learning (electronic learning) so that the students get the full advantage by interacting of this technology and their learning skills increase to a high-level by using learning analytics as discussed in this report. The story explores the applicability of the Raspberry Pi development board or single board computer for teaching enhancement, IoT technologies and environments. The goal of this research is to identify and propose low-cost, efficient and flexible platform which can assist in introducing the IoT paradigm in the teaching process, as considerably as to offer the Provision to fellow students about social behavior and fellow's approachability by using Learning Management System (LMS). 2019 IEEE.","author":[{"dropping-particle":"","family":"Mahmood","given":"Salman","non-dropping-particle":"","parse-names":false,"suffix":""},{"dropping-particle":"","family":"Palaniappan","given":"Sellappan","non-dropping-particle":"","parse-names":false,"suffix":""},{"dropping-particle":"","family":"Hasan","given":"Raza","non-dropping-particle":"","parse-names":false,"suffix":""},{"dropping-particle":"","family":"Sarker","given":"Kamal Uddin","non-dropping-particle":"","parse-names":false,"suffix":""},{"dropping-particle":"","family":"Abass","given":"Ali","non-dropping-particle":"","parse-names":false,"suffix":""},{"dropping-particle":"","family":"Rajegowda","given":"Puttaswamy Malali","non-dropping-particle":"","parse-names":false,"suffix":""}],"collection-title":"2019 4th MEC International Conference on Big Data and Smart City, ICBDSC 2019","container-title":"2019 4th MEC International Conference on Big Data and Smart City (ICBDSC)","id":"ITEM-1","issued":{"date-parts":[["2019","1"]]},"note":"Compilation and indexing terms, Copyright 2020 Elsevier Inc.","page":"1-6","publisher":"IEEE","publisher-place":"Department of Information Technology Malaysia, University of Science and Technology, Selangor, MalaysiaSchool of Informatics and Applied Mathematics, University Malaysia Terengganu, Terengganu, MalaysiaDepartment of Computing, Middle East College, Muscat,","title":"Raspberry PI and role of IoT in Education","type":"paper-conference"},"uris":["http://www.mendeley.com/documents/?uuid=6f2dee7d-d10b-4e1e-9eda-51515ed8015a"]}],"mendeley":{"formattedCitation":"[41]","plainTextFormattedCitation":"[41]","previouslyFormattedCitation":"[41]"},"properties":{"noteIndex":0},"schema":"https://github.com/citation-style-language/schema/raw/master/csl-citation.json"}</w:instrText>
      </w:r>
      <w:r w:rsidRPr="0038278A">
        <w:rPr>
          <w:rFonts w:ascii="Times New Roman" w:eastAsia="Arial" w:hAnsi="Times New Roman" w:cs="Times New Roman"/>
          <w:lang w:val="en-US"/>
        </w:rPr>
        <w:fldChar w:fldCharType="separate"/>
      </w:r>
      <w:r w:rsidRPr="0038278A">
        <w:rPr>
          <w:rFonts w:ascii="Times New Roman" w:eastAsia="Arial" w:hAnsi="Times New Roman" w:cs="Times New Roman"/>
          <w:noProof/>
          <w:lang w:val="en-US"/>
        </w:rPr>
        <w:t>[41]</w:t>
      </w:r>
      <w:r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 xml:space="preserve"> </w:t>
      </w:r>
      <w:r w:rsidR="00BF6076" w:rsidRPr="0038278A">
        <w:rPr>
          <w:rFonts w:ascii="Times New Roman" w:eastAsia="Arial" w:hAnsi="Times New Roman" w:cs="Times New Roman"/>
          <w:lang w:val="en-US"/>
        </w:rPr>
        <w:t xml:space="preserve">pose a framework to detect the student’s behavior in terms of attentiveness and peer interactions through facial recognition using Raspberry Pi and IoT. The framework is integrated into an e-learning platform to monitor the student’s performance with learning analytics, providing feedback to the teachers take actions </w:t>
      </w:r>
      <w:r w:rsidRPr="0038278A">
        <w:rPr>
          <w:rFonts w:ascii="Times New Roman" w:eastAsia="Arial" w:hAnsi="Times New Roman" w:cs="Times New Roman"/>
          <w:lang w:val="en-US"/>
        </w:rPr>
        <w:t>to</w:t>
      </w:r>
      <w:r w:rsidR="00BF6076" w:rsidRPr="0038278A">
        <w:rPr>
          <w:rFonts w:ascii="Times New Roman" w:eastAsia="Arial" w:hAnsi="Times New Roman" w:cs="Times New Roman"/>
          <w:lang w:val="en-US"/>
        </w:rPr>
        <w:t xml:space="preserve"> foster learning in the students.</w:t>
      </w:r>
    </w:p>
    <w:p w14:paraId="6C6B7689" w14:textId="77777777" w:rsidR="00BF6076" w:rsidRPr="0038278A" w:rsidRDefault="00BF6076" w:rsidP="00BF6076">
      <w:pPr>
        <w:spacing w:line="293" w:lineRule="auto"/>
        <w:jc w:val="both"/>
        <w:rPr>
          <w:rFonts w:ascii="Times New Roman" w:eastAsia="Arial" w:hAnsi="Times New Roman" w:cs="Times New Roman"/>
          <w:b/>
          <w:bCs/>
          <w:sz w:val="24"/>
          <w:szCs w:val="24"/>
          <w:lang w:val="en-US"/>
        </w:rPr>
      </w:pPr>
    </w:p>
    <w:p w14:paraId="61D59A64" w14:textId="0E97A3D3" w:rsidR="00E0472D" w:rsidRPr="0038278A" w:rsidRDefault="00E0472D" w:rsidP="00E0472D">
      <w:pPr>
        <w:pStyle w:val="Prrafodelista"/>
        <w:numPr>
          <w:ilvl w:val="0"/>
          <w:numId w:val="1"/>
        </w:numPr>
        <w:spacing w:line="293" w:lineRule="auto"/>
        <w:jc w:val="both"/>
        <w:rPr>
          <w:rFonts w:ascii="Times New Roman" w:eastAsia="Arial" w:hAnsi="Times New Roman" w:cs="Times New Roman"/>
          <w:b/>
          <w:bCs/>
          <w:sz w:val="24"/>
          <w:szCs w:val="24"/>
          <w:lang w:val="en-US"/>
        </w:rPr>
      </w:pPr>
      <w:r w:rsidRPr="0038278A">
        <w:rPr>
          <w:rFonts w:ascii="Times New Roman" w:eastAsia="Arial" w:hAnsi="Times New Roman" w:cs="Times New Roman"/>
          <w:b/>
          <w:bCs/>
          <w:sz w:val="24"/>
          <w:szCs w:val="24"/>
          <w:lang w:val="en-US"/>
        </w:rPr>
        <w:t>Persons with disabilities</w:t>
      </w:r>
    </w:p>
    <w:p w14:paraId="0EFA28A2" w14:textId="77777777" w:rsidR="00E0472D" w:rsidRPr="00F07579" w:rsidRDefault="00E0472D" w:rsidP="00041A20">
      <w:pPr>
        <w:ind w:firstLine="299"/>
        <w:jc w:val="both"/>
        <w:rPr>
          <w:rFonts w:ascii="Times New Roman" w:eastAsia="Arial" w:hAnsi="Times New Roman" w:cs="Times New Roman"/>
          <w:lang w:val="en-US"/>
        </w:rPr>
      </w:pPr>
    </w:p>
    <w:p w14:paraId="763B5C8C" w14:textId="539EDA35" w:rsidR="00041A20" w:rsidRDefault="00041A20" w:rsidP="00041A20">
      <w:pPr>
        <w:ind w:firstLine="299"/>
        <w:jc w:val="both"/>
        <w:rPr>
          <w:rFonts w:ascii="Times New Roman" w:eastAsia="Arial" w:hAnsi="Times New Roman" w:cs="Times New Roman"/>
          <w:lang w:val="en-US"/>
        </w:rPr>
      </w:pPr>
      <w:bookmarkStart w:id="1" w:name="_Hlk65681965"/>
      <w:r w:rsidRPr="0038278A">
        <w:rPr>
          <w:rFonts w:ascii="Times New Roman" w:eastAsia="Arial" w:hAnsi="Times New Roman" w:cs="Times New Roman"/>
          <w:lang w:val="en-US"/>
        </w:rPr>
        <w:t xml:space="preserve">Although the main part of the selected studies in the SLR have been specified for persons without special educational requirements, some studies describe technological proposals or methodologies that can help with learning and teaching in the community of persons with physical and cognitive disabilities. </w:t>
      </w:r>
      <w:bookmarkEnd w:id="1"/>
      <w:r w:rsidRPr="0038278A">
        <w:rPr>
          <w:rFonts w:ascii="Times New Roman" w:eastAsia="Arial" w:hAnsi="Times New Roman" w:cs="Times New Roman"/>
          <w:lang w:val="en-US"/>
        </w:rPr>
        <w:t xml:space="preserve">In this line, </w:t>
      </w:r>
      <w:proofErr w:type="spellStart"/>
      <w:r w:rsidRPr="0038278A">
        <w:rPr>
          <w:rFonts w:ascii="Times New Roman" w:eastAsia="Arial" w:hAnsi="Times New Roman" w:cs="Times New Roman"/>
          <w:lang w:val="en-US"/>
        </w:rPr>
        <w:t>Agatolio</w:t>
      </w:r>
      <w:proofErr w:type="spellEnd"/>
      <w:r w:rsidRPr="0038278A">
        <w:rPr>
          <w:rFonts w:ascii="Times New Roman" w:eastAsia="Arial" w:hAnsi="Times New Roman" w:cs="Times New Roman"/>
          <w:lang w:val="en-US"/>
        </w:rPr>
        <w:t xml:space="preserve"> et al. </w:t>
      </w:r>
      <w:r w:rsidRPr="0038278A">
        <w:rPr>
          <w:rFonts w:ascii="Times New Roman" w:eastAsia="Arial" w:hAnsi="Times New Roman" w:cs="Times New Roman"/>
          <w:lang w:val="en-US"/>
        </w:rPr>
        <w:fldChar w:fldCharType="begin" w:fldLock="1"/>
      </w:r>
      <w:r w:rsidRPr="0038278A">
        <w:rPr>
          <w:rFonts w:ascii="Times New Roman" w:eastAsia="Arial" w:hAnsi="Times New Roman" w:cs="Times New Roman"/>
          <w:lang w:val="en-US"/>
        </w:rPr>
        <w:instrText>ADDIN CSL_CITATION {"citationItems":[{"id":"ITEM-1","itemData":{"DOI":"10.1007/978-3-319-55553-9","ISBN":"9783319555539","ISSN":"2194-5357","author":[{"dropping-particle":"","family":"Agatolio","given":"Francesca","non-dropping-particle":"","parse-names":false,"suffix":""},{"dropping-particle":"","family":"Pivetti","given":"Monica","non-dropping-particle":"","parse-names":false,"suffix":""},{"dropping-particle":"","family":"Menegatti","given":"Emanuele","non-dropping-particle":"","parse-names":false,"suffix":""},{"dropping-particle":"","family":"Moro","given":"Michele","non-dropping-particle":"","parse-names":false,"suffix":""}],"container-title":"Advances in Intelligent Systems and Computing","id":"ITEM-1","issue":"Llc","issued":{"date-parts":[["2016"]]},"page":"43-57","title":"A training course in educational robotics for learning support teachers","type":"article-journal","volume":"560"},"uris":["http://www.mendeley.com/documents/?uuid=83c95968-5594-4a94-b06d-614df036e77b"]}],"mendeley":{"formattedCitation":"[42]","plainTextFormattedCitation":"[42]","previouslyFormattedCitation":"[42]"},"properties":{"noteIndex":0},"schema":"https://github.com/citation-style-language/schema/raw/master/csl-citation.json"}</w:instrText>
      </w:r>
      <w:r w:rsidRPr="0038278A">
        <w:rPr>
          <w:rFonts w:ascii="Times New Roman" w:eastAsia="Arial" w:hAnsi="Times New Roman" w:cs="Times New Roman"/>
          <w:lang w:val="en-US"/>
        </w:rPr>
        <w:fldChar w:fldCharType="separate"/>
      </w:r>
      <w:r w:rsidRPr="0038278A">
        <w:rPr>
          <w:rFonts w:ascii="Times New Roman" w:eastAsia="Arial" w:hAnsi="Times New Roman" w:cs="Times New Roman"/>
          <w:noProof/>
          <w:lang w:val="en-US"/>
        </w:rPr>
        <w:t>[42]</w:t>
      </w:r>
      <w:r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 xml:space="preserve"> show a study about teaching robotics to educators who serve students with attention deficit, autism, or mild mental retar-dation. The methodology aims to robotics will be included in the courses as a scaffold to foster cooperative learning and social interactions in the students. Participants in the study manifest that robotics is a powerful tool that can be included in their courses to help students with learning disabilities.</w:t>
      </w:r>
    </w:p>
    <w:p w14:paraId="1026015E" w14:textId="77777777" w:rsidR="0038278A" w:rsidRPr="0038278A" w:rsidRDefault="0038278A" w:rsidP="00041A20">
      <w:pPr>
        <w:ind w:firstLine="299"/>
        <w:jc w:val="both"/>
        <w:rPr>
          <w:rFonts w:ascii="Times New Roman" w:eastAsia="Arial" w:hAnsi="Times New Roman" w:cs="Times New Roman"/>
          <w:lang w:val="en-US"/>
        </w:rPr>
      </w:pPr>
    </w:p>
    <w:p w14:paraId="1931231B" w14:textId="3A839B5B" w:rsidR="00041A20" w:rsidRPr="0038278A" w:rsidRDefault="00041A20" w:rsidP="00041A20">
      <w:pPr>
        <w:ind w:firstLine="299"/>
        <w:jc w:val="both"/>
        <w:rPr>
          <w:rFonts w:ascii="Times New Roman" w:eastAsia="Arial" w:hAnsi="Times New Roman" w:cs="Times New Roman"/>
          <w:lang w:val="en-US"/>
        </w:rPr>
      </w:pPr>
      <w:r w:rsidRPr="0038278A">
        <w:rPr>
          <w:rFonts w:ascii="Times New Roman" w:eastAsia="Arial" w:hAnsi="Times New Roman" w:cs="Times New Roman"/>
          <w:lang w:val="en-US"/>
        </w:rPr>
        <w:t xml:space="preserve">Ramirez-Garibay et al. </w:t>
      </w:r>
      <w:r w:rsidRPr="0038278A">
        <w:rPr>
          <w:rFonts w:ascii="Times New Roman" w:eastAsia="Arial" w:hAnsi="Times New Roman" w:cs="Times New Roman"/>
          <w:lang w:val="en-US"/>
        </w:rPr>
        <w:fldChar w:fldCharType="begin" w:fldLock="1"/>
      </w:r>
      <w:r w:rsidRPr="0038278A">
        <w:rPr>
          <w:rFonts w:ascii="Times New Roman" w:eastAsia="Arial" w:hAnsi="Times New Roman" w:cs="Times New Roman"/>
          <w:lang w:val="en-US"/>
        </w:rPr>
        <w:instrText>ADDIN CSL_CITATION {"citationItems":[{"id":"ITEM-1","itemData":{"DOI":"10.1109/GHTC.2014.6970330","ISBN":"978-1-4799-7193-0","abstract":"Humans are social creatures. We learn by connecting with those around us, through communication. While people with hearing or visual impairments alone can find a way to share their thoughts with others and understand them, deaf-blind people face a much more difficult communication task. Here, appropriate technology can play a decisive role. The small size and low power consumption of ARM-based computers, such as the Raspberry Pi, have opened the door for many embedded applications, including a heart monitoring method and an assistive navigation system for the blind. Some estimates place the number of deaf-blind people in the U.S. at around 40,000 individuals. While a commercial view considers this a small market, thus making communication devices not commercially viable; from a humanitarian view, this is a significant number of people who would greatly benefit from a technological means of communication. This paper presents the design, prototype and testing of a portable keyboard and speaker device with a braille refreshable display for the communication between two people (either being deaf- blind) that has both, a comparatively low cost, and many possibilities for further development on the ARM-based computer system. 2014 IEEE.","author":[{"dropping-particle":"","family":"Ramirez-Garibay","given":"Fernando","non-dropping-particle":"","parse-names":false,"suffix":""},{"dropping-particle":"","family":"Olivarria","given":"Cesar Millan","non-dropping-particle":"","parse-names":false,"suffix":""},{"dropping-particle":"","family":"Eufracio Aguilera","given":"Alejandro Federico","non-dropping-particle":"","parse-names":false,"suffix":""},{"dropping-particle":"","family":"Huegel","given":"Joel C","non-dropping-particle":"","parse-names":false,"suffix":""}],"collection-title":"Proceedings of the 4th IEEE Global Humanitarian Technology Conference, GHTC 2014","container-title":"IEEE Global Humanitarian Technology Conference (GHTC 2014)","id":"ITEM-1","issued":{"date-parts":[["2014","10"]]},"note":"Compilation and indexing terms, Copyright 2020 Elsevier Inc.","page":"506-509","publisher":"IEEE","publisher-place":"Biomechatronics Laboratory, Tecnologico de Monterrey, Campus Guadalajara, Zapopan, Jalisco, Mexico","title":"MyVox—Device for the communication between people: blind, deaf, deaf-blind and unimpaired","type":"paper-conference"},"uris":["http://www.mendeley.com/documents/?uuid=902f03e4-aa41-4d0e-bebd-d5fa8e9b065c"]}],"mendeley":{"formattedCitation":"[43]","plainTextFormattedCitation":"[43]","previouslyFormattedCitation":"[43]"},"properties":{"noteIndex":0},"schema":"https://github.com/citation-style-language/schema/raw/master/csl-citation.json"}</w:instrText>
      </w:r>
      <w:r w:rsidRPr="0038278A">
        <w:rPr>
          <w:rFonts w:ascii="Times New Roman" w:eastAsia="Arial" w:hAnsi="Times New Roman" w:cs="Times New Roman"/>
          <w:lang w:val="en-US"/>
        </w:rPr>
        <w:fldChar w:fldCharType="separate"/>
      </w:r>
      <w:r w:rsidRPr="0038278A">
        <w:rPr>
          <w:rFonts w:ascii="Times New Roman" w:eastAsia="Arial" w:hAnsi="Times New Roman" w:cs="Times New Roman"/>
          <w:noProof/>
          <w:lang w:val="en-US"/>
        </w:rPr>
        <w:t>[43]</w:t>
      </w:r>
      <w:r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 xml:space="preserve"> present the device </w:t>
      </w:r>
      <w:r w:rsidRPr="0038278A">
        <w:rPr>
          <w:rFonts w:ascii="Times New Roman" w:eastAsia="Arial" w:hAnsi="Times New Roman" w:cs="Times New Roman"/>
          <w:i/>
          <w:lang w:val="en-US"/>
        </w:rPr>
        <w:t>MyVox</w:t>
      </w:r>
      <w:r w:rsidRPr="0038278A">
        <w:rPr>
          <w:rFonts w:ascii="Times New Roman" w:eastAsia="Arial" w:hAnsi="Times New Roman" w:cs="Times New Roman"/>
          <w:lang w:val="en-US"/>
        </w:rPr>
        <w:t xml:space="preserve"> for deaf-blind persons. The system is composed of a braille screen, a Raspberry Pi, and a speaker. With the device, persons with these disabilities can interact each other. The authors indicate that the system is portable and can be used in diverse applications such as speech synthesis, braille contractions, and SMS messaging. Also, the studies in </w:t>
      </w:r>
      <w:r w:rsidRPr="0038278A">
        <w:rPr>
          <w:rFonts w:ascii="Times New Roman" w:eastAsia="Arial" w:hAnsi="Times New Roman" w:cs="Times New Roman"/>
          <w:lang w:val="en-US"/>
        </w:rPr>
        <w:fldChar w:fldCharType="begin" w:fldLock="1"/>
      </w:r>
      <w:r w:rsidR="0038278A" w:rsidRPr="0038278A">
        <w:rPr>
          <w:rFonts w:ascii="Times New Roman" w:eastAsia="Arial" w:hAnsi="Times New Roman" w:cs="Times New Roman"/>
          <w:lang w:val="en-US"/>
        </w:rPr>
        <w:instrText>ADDIN CSL_CITATION {"citationItems":[{"id":"ITEM-1","itemData":{"DOI":"10.1109/NCC.2016.7561162","ISBN":"978-1-5090-2361-5","abstract":"Braille is an essential system of learning for visually challenged people. It is the method which enables them to read and write. The literacy rate in case of visually challenged people in many countries is very low. Various factors like lack of government initiatives, limitations of tutors, lack of personal attention etc. are the possible reasons for this state. Our project aims at developing a self-learning Braille kit which can help people with visual impairments. The solution aims at developing an easy to learn kit that will behave as a teacher and assists the visually challenged people for learning the Braille learning system. The designed system uses a Braille keypad and microphone to take input and produces speech as output. By implementing the designed system for visually challenged individuals, Braille literacy can be affected positively. The solution is so designed that it optimizes cost and speed of operation of the device. 2016 IEEE.","author":[{"dropping-particle":"","family":"Wagh","given":"Parag","non-dropping-particle":"","parse-names":false,"suffix":""},{"dropping-particle":"","family":"Prajapati","given":"Uday","non-dropping-particle":"","parse-names":false,"suffix":""},{"dropping-particle":"","family":"Shinde","given":"Mayuresh","non-dropping-particle":"","parse-names":false,"suffix":""},{"dropping-particle":"","family":"Salunke","given":"Prafulla","non-dropping-particle":"","parse-names":false,"suffix":""},{"dropping-particle":"","family":"Chaskar","given":"Vinayak","non-dropping-particle":"","parse-names":false,"suffix":""},{"dropping-particle":"","family":"Telavane","given":"Sanchit","non-dropping-particle":"","parse-names":false,"suffix":""},{"dropping-particle":"","family":"Yadav","given":"Vijaypal","non-dropping-particle":"","parse-names":false,"suffix":""}],"collection-title":"2016 22nd National Conference on Communication, NCC 2016","container-title":"2016 Twenty Second National Conference on Communication (NCC)","id":"ITEM-1","issued":{"date-parts":[["2016","3"]]},"note":"Compilation and indexing terms, Copyright 2020 Elsevier Inc.","page":"1-6","publisher":"IEEE","publisher-place":"Department of Electronics and Telecommunication, Terna Engineering College, Nerul, Navi Mumbai, India","title":"E-Braille-a self-learning Braille device","type":"paper-conference"},"uris":["http://www.mendeley.com/documents/?uuid=1adb4974-e3b0-4dea-a4a8-73eb739ad769"]},{"id":"ITEM-2","itemData":{"DOI":"10.1145/2735711.2735821","author":[{"dropping-particle":"","family":"Srivastava","given":"Aman","non-dropping-particle":"","parse-names":false,"suffix":""},{"dropping-particle":"","family":"Dawle","given":"Sanskriti","non-dropping-particle":"","parse-names":false,"suffix":""}],"container-title":"Proceedings of the 6th Augmented Human International Conference","id":"ITEM-2","issued":{"date-parts":[["2015"]]},"page":"169-170","title":"Mudra: a multimodal interface for braille teaching","type":"paper-conference"},"uris":["http://www.mendeley.com/documents/?uuid=1b248a78-6626-4b49-83fb-1f2680c151e5"]},{"id":"ITEM-3","itemData":{"DOI":"10.1145/3325291.3325376","ISBN":"9781450371735","abstract":"\"Handwritten characters\" are a means of communication with deafblind person. \"Handwritten characters\" are written by caregivers with fingers on the palm of a deafblind person. \"Handwritten characters\" have the feature of being easy to learn because a person can recognize hiragana and katakana intuitively. Many deafblind person can communicate using this method. However, because the caregiver must stay by the persons side, it imposes a heavy burden. For this study, we developed a support device that is able to recreate handwritten characters remotely without the assistance of a caregiver. The system consists of a mobile terminal on the input side, a server, and an output device. On the input side, characters are input using a mobile terminal on which a dedicated application is mounted. Applications are supported by Windows OS (Microsoft Corp.) and Android OS (Alphabet Inc.). Users have two modes of inputting characters: keyboard input and writing characters directly one by one. For keyboard input, a user can send more than one character at a time. The server uses Raspberry Pi. When the server receives character data via the network, it transmits character coordinates to the output device based on the data. In addition, a character file that records the coordinates of the character is stored in advance. When writing characters directly, the received data are converted to a format that can be read out by the output device. Then the data are transmitted to the output device. For keyboard input, the sent character strings are decomposed one character at a time. For the decomposed characters, the coordinate data are read out from the character file corresponding to each character and are transmitted to the output device. The output device performs a process of reproducing the handwritten character to the deafblind person. We used software (Makeblock mDrawBot; Makeblock Co., Ltd.) embedded in the device, which performs character output using coordinate data. This output device, which operates based on the coordinate data transmitted from the server, is connected to the server via a wire. Makeblock mDrawbot is plotter software that draws based on X and Y coordinates. We are studying the mechanism of adding Z coordinates so that it can be drawn according to the hand position. Development of this device demonstrated that the input characters were output correctly. Additionally, it reduces the labor of writing directly. This device can reduce burdens on caregivers…","author":[{"dropping-particle":"","family":"Nakano","given":"Mitsutaka","non-dropping-particle":"","parse-names":false,"suffix":""},{"dropping-particle":"","family":"Koshi","given":"Kazuhiro","non-dropping-particle":"","parse-names":false,"suffix":""},{"dropping-particle":"","family":"Akaishi","given":"Jin","non-dropping-particle":"","parse-names":false,"suffix":""},{"dropping-particle":"","family":"Kiyota","given":"Kimiyasu","non-dropping-particle":"","parse-names":false,"suffix":""}],"collection-title":"ACM International Conference Proceeding Series","container-title":"Proceedings of the 7th ACIS International Conference on Applied Computing and Information Technology - ACIT 2019","id":"ITEM-3","issued":{"date-parts":[["2019"]]},"note":"Compilation and indexing terms, Copyright 2020 Elsevier Inc.","page":"1-6","publisher":"ACM Press","publisher-place":"New York, New York, USA","title":"A Remote Controllable Supporting Device for Deaf-blind Person using Handwritten Character","type":"paper-conference"},"uris":["http://www.mendeley.com/documents/?uuid=1656a237-5162-49fb-a476-23a4e91f1de6"]}],"mendeley":{"formattedCitation":"[44–46]","plainTextFormattedCitation":"[44–46]","previouslyFormattedCitation":"[44–46]"},"properties":{"noteIndex":0},"schema":"https://github.com/citation-style-language/schema/raw/master/csl-citation.json"}</w:instrText>
      </w:r>
      <w:r w:rsidRPr="0038278A">
        <w:rPr>
          <w:rFonts w:ascii="Times New Roman" w:eastAsia="Arial" w:hAnsi="Times New Roman" w:cs="Times New Roman"/>
          <w:lang w:val="en-US"/>
        </w:rPr>
        <w:fldChar w:fldCharType="separate"/>
      </w:r>
      <w:r w:rsidRPr="0038278A">
        <w:rPr>
          <w:rFonts w:ascii="Times New Roman" w:eastAsia="Arial" w:hAnsi="Times New Roman" w:cs="Times New Roman"/>
          <w:noProof/>
          <w:lang w:val="en-US"/>
        </w:rPr>
        <w:t>[44–46]</w:t>
      </w:r>
      <w:r w:rsidRPr="0038278A">
        <w:rPr>
          <w:rFonts w:ascii="Times New Roman" w:eastAsia="Arial" w:hAnsi="Times New Roman" w:cs="Times New Roman"/>
          <w:lang w:val="en-US"/>
        </w:rPr>
        <w:fldChar w:fldCharType="end"/>
      </w:r>
      <w:r w:rsidRPr="0038278A">
        <w:rPr>
          <w:rFonts w:ascii="Times New Roman" w:eastAsia="Arial" w:hAnsi="Times New Roman" w:cs="Times New Roman"/>
          <w:lang w:val="en-US"/>
        </w:rPr>
        <w:t xml:space="preserve"> depict systems for braille with speech recognition that arose as low-cost alternatives. Similarly, </w:t>
      </w:r>
      <w:r w:rsidR="0038278A" w:rsidRPr="0038278A">
        <w:rPr>
          <w:rFonts w:ascii="Times New Roman" w:eastAsia="Arial" w:hAnsi="Times New Roman" w:cs="Times New Roman"/>
          <w:lang w:val="en-US"/>
        </w:rPr>
        <w:t xml:space="preserve">da </w:t>
      </w:r>
      <w:proofErr w:type="spellStart"/>
      <w:r w:rsidR="0038278A" w:rsidRPr="0038278A">
        <w:rPr>
          <w:rFonts w:ascii="Times New Roman" w:eastAsia="Arial" w:hAnsi="Times New Roman" w:cs="Times New Roman"/>
          <w:lang w:val="en-US"/>
        </w:rPr>
        <w:t>Fontoura</w:t>
      </w:r>
      <w:proofErr w:type="spellEnd"/>
      <w:r w:rsidR="0038278A" w:rsidRPr="0038278A">
        <w:rPr>
          <w:rFonts w:ascii="Times New Roman" w:eastAsia="Arial" w:hAnsi="Times New Roman" w:cs="Times New Roman"/>
          <w:lang w:val="en-US"/>
        </w:rPr>
        <w:t xml:space="preserve"> </w:t>
      </w:r>
      <w:proofErr w:type="spellStart"/>
      <w:r w:rsidR="0038278A" w:rsidRPr="0038278A">
        <w:rPr>
          <w:rFonts w:ascii="Times New Roman" w:eastAsia="Arial" w:hAnsi="Times New Roman" w:cs="Times New Roman"/>
          <w:lang w:val="en-US"/>
        </w:rPr>
        <w:t>Haeser</w:t>
      </w:r>
      <w:proofErr w:type="spellEnd"/>
      <w:r w:rsidR="0038278A" w:rsidRPr="0038278A">
        <w:rPr>
          <w:rFonts w:ascii="Times New Roman" w:eastAsia="Arial" w:hAnsi="Times New Roman" w:cs="Times New Roman"/>
          <w:lang w:val="en-US"/>
        </w:rPr>
        <w:t xml:space="preserve"> and </w:t>
      </w:r>
      <w:hyperlink w:anchor="page24" w:history="1">
        <w:proofErr w:type="spellStart"/>
        <w:r w:rsidR="0038278A" w:rsidRPr="0038278A">
          <w:rPr>
            <w:rFonts w:ascii="Times New Roman" w:eastAsia="Arial" w:hAnsi="Times New Roman" w:cs="Times New Roman"/>
            <w:lang w:val="en-US"/>
          </w:rPr>
          <w:t>Miletto</w:t>
        </w:r>
        <w:proofErr w:type="spellEnd"/>
      </w:hyperlink>
      <w:r w:rsidR="0038278A" w:rsidRPr="0038278A">
        <w:rPr>
          <w:rFonts w:ascii="Times New Roman" w:eastAsia="Arial" w:hAnsi="Times New Roman" w:cs="Times New Roman"/>
          <w:lang w:val="en-US"/>
        </w:rPr>
        <w:t xml:space="preserve"> </w:t>
      </w:r>
      <w:r w:rsidRPr="0038278A">
        <w:rPr>
          <w:rFonts w:ascii="Times New Roman" w:eastAsia="Arial" w:hAnsi="Times New Roman" w:cs="Times New Roman"/>
          <w:lang w:val="en-US"/>
        </w:rPr>
        <w:t xml:space="preserve">illustrate the development of the prototype </w:t>
      </w:r>
      <w:proofErr w:type="spellStart"/>
      <w:r w:rsidRPr="0038278A">
        <w:rPr>
          <w:rFonts w:ascii="Times New Roman" w:eastAsia="Arial" w:hAnsi="Times New Roman" w:cs="Times New Roman"/>
          <w:i/>
          <w:lang w:val="en-US"/>
        </w:rPr>
        <w:t>Gambiarrádio</w:t>
      </w:r>
      <w:proofErr w:type="spellEnd"/>
      <w:r w:rsidRPr="0038278A">
        <w:rPr>
          <w:rFonts w:ascii="Times New Roman" w:eastAsia="Arial" w:hAnsi="Times New Roman" w:cs="Times New Roman"/>
          <w:lang w:val="en-US"/>
        </w:rPr>
        <w:t xml:space="preserve"> which is a device to transmit radio through FM radio waves that could be employed to support visual impairment students. The authors highlight that the prototype is FOSS and could serve as an inclusive tool to promote learning in students with disabilities.</w:t>
      </w:r>
    </w:p>
    <w:p w14:paraId="029549CE" w14:textId="343D1FB4" w:rsidR="00C87887" w:rsidRDefault="00C87887" w:rsidP="00C87887">
      <w:pPr>
        <w:spacing w:line="293" w:lineRule="auto"/>
        <w:jc w:val="both"/>
        <w:rPr>
          <w:rFonts w:ascii="Times New Roman" w:eastAsia="Arial" w:hAnsi="Times New Roman" w:cs="Times New Roman"/>
          <w:b/>
          <w:bCs/>
          <w:sz w:val="24"/>
          <w:szCs w:val="24"/>
          <w:lang w:val="en-US"/>
        </w:rPr>
      </w:pPr>
    </w:p>
    <w:p w14:paraId="27F61B41" w14:textId="27805572" w:rsidR="00C87887" w:rsidRDefault="00C87887" w:rsidP="00C87887">
      <w:pPr>
        <w:spacing w:line="293" w:lineRule="auto"/>
        <w:jc w:val="both"/>
        <w:rPr>
          <w:rFonts w:ascii="Times New Roman" w:eastAsia="Arial" w:hAnsi="Times New Roman" w:cs="Times New Roman"/>
          <w:b/>
          <w:bCs/>
          <w:sz w:val="24"/>
          <w:szCs w:val="24"/>
          <w:lang w:val="en-US"/>
        </w:rPr>
      </w:pPr>
    </w:p>
    <w:p w14:paraId="015ABF2C" w14:textId="42B9DD61" w:rsidR="00C87887" w:rsidRDefault="00C87887" w:rsidP="00C87887">
      <w:pPr>
        <w:pStyle w:val="Prrafodelista"/>
        <w:numPr>
          <w:ilvl w:val="0"/>
          <w:numId w:val="1"/>
        </w:numPr>
        <w:spacing w:line="293" w:lineRule="auto"/>
        <w:jc w:val="both"/>
        <w:rPr>
          <w:rFonts w:ascii="Times New Roman" w:eastAsia="Arial" w:hAnsi="Times New Roman" w:cs="Times New Roman"/>
          <w:b/>
          <w:bCs/>
          <w:sz w:val="24"/>
          <w:szCs w:val="24"/>
          <w:lang w:val="en-US"/>
        </w:rPr>
      </w:pPr>
      <w:r w:rsidRPr="00C87887">
        <w:rPr>
          <w:rFonts w:ascii="Times New Roman" w:eastAsia="Arial" w:hAnsi="Times New Roman" w:cs="Times New Roman"/>
          <w:b/>
          <w:bCs/>
          <w:sz w:val="24"/>
          <w:szCs w:val="24"/>
          <w:lang w:val="en-US"/>
        </w:rPr>
        <w:t>References</w:t>
      </w:r>
    </w:p>
    <w:p w14:paraId="6F6EA7E1" w14:textId="77777777" w:rsidR="00C87887" w:rsidRDefault="00C87887" w:rsidP="00C87887">
      <w:pPr>
        <w:pStyle w:val="Prrafodelista"/>
        <w:spacing w:line="293" w:lineRule="auto"/>
        <w:ind w:left="659"/>
        <w:jc w:val="both"/>
        <w:rPr>
          <w:rFonts w:ascii="Times New Roman" w:eastAsia="Arial" w:hAnsi="Times New Roman" w:cs="Times New Roman"/>
          <w:b/>
          <w:bCs/>
          <w:sz w:val="24"/>
          <w:szCs w:val="24"/>
          <w:lang w:val="en-US"/>
        </w:rPr>
      </w:pPr>
    </w:p>
    <w:p w14:paraId="5376068F" w14:textId="3F1C44AE" w:rsidR="0038278A" w:rsidRPr="0038278A" w:rsidRDefault="00C87887" w:rsidP="0038278A">
      <w:pPr>
        <w:widowControl w:val="0"/>
        <w:autoSpaceDE w:val="0"/>
        <w:autoSpaceDN w:val="0"/>
        <w:adjustRightInd w:val="0"/>
        <w:ind w:left="640" w:hanging="640"/>
        <w:jc w:val="both"/>
        <w:rPr>
          <w:rFonts w:ascii="Times New Roman" w:hAnsi="Times New Roman" w:cs="Times New Roman"/>
          <w:noProof/>
        </w:rPr>
      </w:pPr>
      <w:r>
        <w:rPr>
          <w:rFonts w:ascii="Times New Roman" w:eastAsia="Arial" w:hAnsi="Times New Roman" w:cs="Times New Roman"/>
          <w:b/>
          <w:bCs/>
          <w:sz w:val="24"/>
          <w:szCs w:val="24"/>
          <w:lang w:val="en-US"/>
        </w:rPr>
        <w:fldChar w:fldCharType="begin" w:fldLock="1"/>
      </w:r>
      <w:r>
        <w:rPr>
          <w:rFonts w:ascii="Times New Roman" w:eastAsia="Arial" w:hAnsi="Times New Roman" w:cs="Times New Roman"/>
          <w:b/>
          <w:bCs/>
          <w:sz w:val="24"/>
          <w:szCs w:val="24"/>
          <w:lang w:val="en-US"/>
        </w:rPr>
        <w:instrText xml:space="preserve">ADDIN Mendeley Bibliography CSL_BIBLIOGRAPHY </w:instrText>
      </w:r>
      <w:r>
        <w:rPr>
          <w:rFonts w:ascii="Times New Roman" w:eastAsia="Arial" w:hAnsi="Times New Roman" w:cs="Times New Roman"/>
          <w:b/>
          <w:bCs/>
          <w:sz w:val="24"/>
          <w:szCs w:val="24"/>
          <w:lang w:val="en-US"/>
        </w:rPr>
        <w:fldChar w:fldCharType="separate"/>
      </w:r>
      <w:r w:rsidR="0038278A" w:rsidRPr="0038278A">
        <w:rPr>
          <w:rFonts w:ascii="Times New Roman" w:hAnsi="Times New Roman" w:cs="Times New Roman"/>
          <w:noProof/>
          <w:sz w:val="24"/>
          <w:szCs w:val="24"/>
        </w:rPr>
        <w:t xml:space="preserve">1. </w:t>
      </w:r>
      <w:r w:rsidR="0038278A" w:rsidRPr="0038278A">
        <w:rPr>
          <w:rFonts w:ascii="Times New Roman" w:hAnsi="Times New Roman" w:cs="Times New Roman"/>
          <w:noProof/>
        </w:rPr>
        <w:tab/>
        <w:t>Besada-Portas E, Lopez-Orozco JA, Aranda J, de la Cruz JM (2013) Virtual and remote practices for learning control topics with a 3DOF quadrotor. IFAC Proc Vol 46:78–83. https://doi.org/10.3182/20130828-3-UK-2039.00024</w:t>
      </w:r>
    </w:p>
    <w:p w14:paraId="71E68885"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2. </w:t>
      </w:r>
      <w:r w:rsidRPr="0038278A">
        <w:rPr>
          <w:rFonts w:ascii="Times New Roman" w:hAnsi="Times New Roman" w:cs="Times New Roman"/>
          <w:noProof/>
        </w:rPr>
        <w:tab/>
        <w:t>Čech M, Schlegel M, Balda P, Reitinger J (2014) New tools for teaching vibration damping concepts: ContLab.eu. IFAC Proc Vol 47:10580–10585. https://doi.org/https://doi.org/10.3182/20140824-6-ZA-1003.00781</w:t>
      </w:r>
    </w:p>
    <w:p w14:paraId="341037B9"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3. </w:t>
      </w:r>
      <w:r w:rsidRPr="0038278A">
        <w:rPr>
          <w:rFonts w:ascii="Times New Roman" w:hAnsi="Times New Roman" w:cs="Times New Roman"/>
          <w:noProof/>
        </w:rPr>
        <w:tab/>
        <w:t>Bermúdez-Ortega J, Besada-Portas E, López-Orozco JA, et al (2015) Remote Web-based Control Laboratory for Mobile Devices based on EJsS, Raspberry Pi and Node.js. IFAC-PapersOnLine 48:158–163. https://doi.org/10.1016/j.ifacol.2015.11.230</w:t>
      </w:r>
    </w:p>
    <w:p w14:paraId="6D369324"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4. </w:t>
      </w:r>
      <w:r w:rsidRPr="0038278A">
        <w:rPr>
          <w:rFonts w:ascii="Times New Roman" w:hAnsi="Times New Roman" w:cs="Times New Roman"/>
          <w:noProof/>
        </w:rPr>
        <w:tab/>
        <w:t>Reck RM, Sreenivas RS (2016) Developing an affordable and portable control systems laboratory kit with a Raspberry Pi. Electronics 5:. https://doi.org/10.3390/electronics5030036</w:t>
      </w:r>
    </w:p>
    <w:p w14:paraId="61B7AB3C"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5. </w:t>
      </w:r>
      <w:r w:rsidRPr="0038278A">
        <w:rPr>
          <w:rFonts w:ascii="Times New Roman" w:hAnsi="Times New Roman" w:cs="Times New Roman"/>
          <w:noProof/>
        </w:rPr>
        <w:tab/>
        <w:t>Sobota J, Goubej M, Konigsmarkova J, Cech M (2019) Raspberry Pi-based HIL simulators for control education. IFAC Pap 52:68–73. https://doi.org/10.1016/j.ifacol.2019.08.126</w:t>
      </w:r>
    </w:p>
    <w:p w14:paraId="5E311102"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6. </w:t>
      </w:r>
      <w:r w:rsidRPr="0038278A">
        <w:rPr>
          <w:rFonts w:ascii="Times New Roman" w:hAnsi="Times New Roman" w:cs="Times New Roman"/>
          <w:noProof/>
        </w:rPr>
        <w:tab/>
        <w:t xml:space="preserve">James AE, Chao KM, Li W, et al (2013) An ecosystem for E-learning in mechatronics: The CLEM project. Proc - 2013 IEEE 10th Int Conf E-bus Eng ICEBE 2013 62–69. </w:t>
      </w:r>
      <w:r w:rsidRPr="0038278A">
        <w:rPr>
          <w:rFonts w:ascii="Times New Roman" w:hAnsi="Times New Roman" w:cs="Times New Roman"/>
          <w:noProof/>
        </w:rPr>
        <w:lastRenderedPageBreak/>
        <w:t>https://doi.org/10.1109/ICEBE.2013.10</w:t>
      </w:r>
    </w:p>
    <w:p w14:paraId="1B666F5E"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7. </w:t>
      </w:r>
      <w:r w:rsidRPr="0038278A">
        <w:rPr>
          <w:rFonts w:ascii="Times New Roman" w:hAnsi="Times New Roman" w:cs="Times New Roman"/>
          <w:noProof/>
        </w:rPr>
        <w:tab/>
        <w:t>Kyuchukova D, Hristov G, Zahariev P, Borisov S (2015) A study on the possibility to use Raspberry Pi as a console server for remote access to devices in virtual learning environments. In: 2015 INTERNATIONAL CONFERENCE ON INFORMATION TECHNOLOGY BASED HIGHER EDUCATION AND TRAINING (ITHET). IEEE, 345 E 47TH ST, NEW YORK, NY 10017 USA</w:t>
      </w:r>
    </w:p>
    <w:p w14:paraId="43CB235E"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8. </w:t>
      </w:r>
      <w:r w:rsidRPr="0038278A">
        <w:rPr>
          <w:rFonts w:ascii="Times New Roman" w:hAnsi="Times New Roman" w:cs="Times New Roman"/>
          <w:noProof/>
        </w:rPr>
        <w:tab/>
        <w:t>Schvarcbacher M, Rossi B (2017) Smart Grids Co-Simulations with Low-Cost Hardware. In: 2017 43rd Euromicro Conference on Software Engineering and Advanced Applications (SEAA). IEEE, Faculty of Informatics, Masaryk University, Brno, Czech Republic, pp 252–255</w:t>
      </w:r>
    </w:p>
    <w:p w14:paraId="6318AC28"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9. </w:t>
      </w:r>
      <w:r w:rsidRPr="0038278A">
        <w:rPr>
          <w:rFonts w:ascii="Times New Roman" w:hAnsi="Times New Roman" w:cs="Times New Roman"/>
          <w:noProof/>
        </w:rPr>
        <w:tab/>
        <w:t>Zambrano C, Trujillo C, Celeita D, et al (2016) GridTeractions: Simulation platform to interact with distribution systems. In: 2016 IEEE Power and Energy Society General Meeting (PESGM). IEEE, Department of Electrical and Electronic Engineering, Universidad de Los Andes, Bogota D.C., Colombia, pp 1–5</w:t>
      </w:r>
    </w:p>
    <w:p w14:paraId="449160A9"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10. </w:t>
      </w:r>
      <w:r w:rsidRPr="0038278A">
        <w:rPr>
          <w:rFonts w:ascii="Times New Roman" w:hAnsi="Times New Roman" w:cs="Times New Roman"/>
          <w:noProof/>
        </w:rPr>
        <w:tab/>
        <w:t>Rivera LFZ, Larrondo-Petrie MM, Da Silva LR (2017) Implementation of cloud-based smart adaptive remote laboratories for education. In: 2017 IEEE Frontiers in Education Conference (FIE). pp 1–5</w:t>
      </w:r>
    </w:p>
    <w:p w14:paraId="1835FCFA"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11. </w:t>
      </w:r>
      <w:r w:rsidRPr="0038278A">
        <w:rPr>
          <w:rFonts w:ascii="Times New Roman" w:hAnsi="Times New Roman" w:cs="Times New Roman"/>
          <w:noProof/>
        </w:rPr>
        <w:tab/>
        <w:t>Zutin DG, Kreiter C (2016) A software architecture to support an ubiquitous delivery of Online Laboratories. In: 2016 International Conference on Interactive Mobile Communication, Technologies and Learning (IMCL). IEEE, Carinthia University of Applied Sciences, Villach, Austria, pp 93–97</w:t>
      </w:r>
    </w:p>
    <w:p w14:paraId="6A36C488"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12. </w:t>
      </w:r>
      <w:r w:rsidRPr="0038278A">
        <w:rPr>
          <w:rFonts w:ascii="Times New Roman" w:hAnsi="Times New Roman" w:cs="Times New Roman"/>
          <w:noProof/>
        </w:rPr>
        <w:tab/>
        <w:t>Go-Lab P (2021) Go-Lab Initiative | Go-Lab</w:t>
      </w:r>
    </w:p>
    <w:p w14:paraId="521E7AB5"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13. </w:t>
      </w:r>
      <w:r w:rsidRPr="0038278A">
        <w:rPr>
          <w:rFonts w:ascii="Times New Roman" w:hAnsi="Times New Roman" w:cs="Times New Roman"/>
          <w:noProof/>
        </w:rPr>
        <w:tab/>
        <w:t>Barker D, Ferrier DEK, Holland PWH, et al (2013) 4273: Bioinformatics education on low cost ARM hardware. BMC Bioinformatics 14:. https://doi.org/10.1186/1471-2105-14-243</w:t>
      </w:r>
    </w:p>
    <w:p w14:paraId="765661C5"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14. </w:t>
      </w:r>
      <w:r w:rsidRPr="0038278A">
        <w:rPr>
          <w:rFonts w:ascii="Times New Roman" w:hAnsi="Times New Roman" w:cs="Times New Roman"/>
          <w:noProof/>
        </w:rPr>
        <w:tab/>
        <w:t>Wirth M, McCuaig J (2014) Making Programs With The Raspberry Pi. In: Proceedings of the Western Canadian Conference on Computing Education - WCCCE ’14. ACM Press, New York, New York, USA, pp 1–5</w:t>
      </w:r>
    </w:p>
    <w:p w14:paraId="6AF1B19C"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15. </w:t>
      </w:r>
      <w:r w:rsidRPr="0038278A">
        <w:rPr>
          <w:rFonts w:ascii="Times New Roman" w:hAnsi="Times New Roman" w:cs="Times New Roman"/>
          <w:noProof/>
        </w:rPr>
        <w:tab/>
        <w:t>Boender J, Currie E, Loomes M, et al (2016) Teaching functional patterns through robotic applications. Electron Proc Theor Comput Sci EPTCS 230:17–29. https://doi.org/10.4204/EPTCS.230.2</w:t>
      </w:r>
    </w:p>
    <w:p w14:paraId="55378F01"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16. </w:t>
      </w:r>
      <w:r w:rsidRPr="0038278A">
        <w:rPr>
          <w:rFonts w:ascii="Times New Roman" w:hAnsi="Times New Roman" w:cs="Times New Roman"/>
          <w:noProof/>
        </w:rPr>
        <w:tab/>
        <w:t>Doran M V., Clark GW (2018) Enhancing robotic experiences throughout the computing curriculum. SIGCSE 2018 - Proc 49th ACM Tech Symp Comput Sci Educ 2018-Janua:368–371. https://doi.org/10.1145/3159450.3159580</w:t>
      </w:r>
    </w:p>
    <w:p w14:paraId="4F75F167"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17. </w:t>
      </w:r>
      <w:r w:rsidRPr="0038278A">
        <w:rPr>
          <w:rFonts w:ascii="Times New Roman" w:hAnsi="Times New Roman" w:cs="Times New Roman"/>
          <w:noProof/>
        </w:rPr>
        <w:tab/>
        <w:t>Morison G, Jenkins MD, Buggy T, Barrie P (2014) An implementation focused approach to teaching image processing and machine vision - from theory to beagleboard. In: 2014 6th European Embedded Design in Education and Research Conference (EDERC). IEEE, School of Engineering and Built Environment, Glasgow Caledonian University, Cowcaddens Road, Glasgow; G4 0BA, United Kingdom, pp 274–277</w:t>
      </w:r>
    </w:p>
    <w:p w14:paraId="7ABAE6AA"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18. </w:t>
      </w:r>
      <w:r w:rsidRPr="0038278A">
        <w:rPr>
          <w:rFonts w:ascii="Times New Roman" w:hAnsi="Times New Roman" w:cs="Times New Roman"/>
          <w:noProof/>
        </w:rPr>
        <w:tab/>
        <w:t>Doucet K, Zhang J (2017) Learning cluster computing by creating a raspberry Pi cluster. Proc SouthEast Conf ACMSE 2017 191–194. https://doi.org/10.1145/3077286.3077324</w:t>
      </w:r>
    </w:p>
    <w:p w14:paraId="6F2FF753"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19. </w:t>
      </w:r>
      <w:r w:rsidRPr="0038278A">
        <w:rPr>
          <w:rFonts w:ascii="Times New Roman" w:hAnsi="Times New Roman" w:cs="Times New Roman"/>
          <w:noProof/>
        </w:rPr>
        <w:tab/>
        <w:t>Matthews SJ, Adams JC, Brown RA, Shoop E (2018) Portable Parallel Computing with the Raspberry Pi. In: SIGCSE’18: PROCEEDINGS OF THE 49TH ACM TECHNICAL SYMPOSIUM ON COMPUTER SCIENCE EDUCATION. ASSOC COMPUTING MACHINERY, 1515 BROADWAY, NEW YORK, NY 10036-9998 USA, pp 92–97</w:t>
      </w:r>
    </w:p>
    <w:p w14:paraId="1E3016D4"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20. </w:t>
      </w:r>
      <w:r w:rsidRPr="0038278A">
        <w:rPr>
          <w:rFonts w:ascii="Times New Roman" w:hAnsi="Times New Roman" w:cs="Times New Roman"/>
          <w:noProof/>
        </w:rPr>
        <w:tab/>
        <w:t>Levandowski B, Perouli D, Brylow D (2019) Using embedded xinu and the raspberry Pi 3 to teach parallel computing in assembly programming. Proc - 2019 IEEE 33rd Int Parallel Distrib Process Symp Work IPDPSW 2019 334–341. https://doi.org/10.1109/IPDPSW.2019.00063</w:t>
      </w:r>
    </w:p>
    <w:p w14:paraId="35E8773E"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21. </w:t>
      </w:r>
      <w:r w:rsidRPr="0038278A">
        <w:rPr>
          <w:rFonts w:ascii="Times New Roman" w:hAnsi="Times New Roman" w:cs="Times New Roman"/>
          <w:noProof/>
        </w:rPr>
        <w:tab/>
        <w:t>Younis AA, Sunderraman R, Metzler M, Bourgeois AG (2019) Case Study: Using Project Based Learning to Develop Parallel Programing and Soft Skills. In: 2019 IEEE International Parallel and Distributed Processing Symposium Workshops (IPDPSW). IEEE, Georgia State University, Atlanta; GA, United States, pp 304–311</w:t>
      </w:r>
    </w:p>
    <w:p w14:paraId="32335027"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22. </w:t>
      </w:r>
      <w:r w:rsidRPr="0038278A">
        <w:rPr>
          <w:rFonts w:ascii="Times New Roman" w:hAnsi="Times New Roman" w:cs="Times New Roman"/>
          <w:noProof/>
        </w:rPr>
        <w:tab/>
        <w:t>Bruce RF, Dean Brock J, Reiser SL (2015) Make space for the Pi. Conf Proc - IEEE SOUTHEASTCON 2015-June: https://doi.org/10.1109/SECON.2015.7132994</w:t>
      </w:r>
    </w:p>
    <w:p w14:paraId="7596BEB5"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23. </w:t>
      </w:r>
      <w:r w:rsidRPr="0038278A">
        <w:rPr>
          <w:rFonts w:ascii="Times New Roman" w:hAnsi="Times New Roman" w:cs="Times New Roman"/>
          <w:noProof/>
        </w:rPr>
        <w:tab/>
        <w:t>Kawash J, Kuipers A, Manzara L, Collier R (2016) Undergraduate Assembly Language Instruction Sweetened with the Raspberry Pi. In: Proceedings of the 47th ACM Technical Symposium on Computing Science Education - SIGCSE ’16. ACM Press, New York, New York, USA, pp 498–503</w:t>
      </w:r>
    </w:p>
    <w:p w14:paraId="331F1E17"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24. </w:t>
      </w:r>
      <w:r w:rsidRPr="0038278A">
        <w:rPr>
          <w:rFonts w:ascii="Times New Roman" w:hAnsi="Times New Roman" w:cs="Times New Roman"/>
          <w:noProof/>
        </w:rPr>
        <w:tab/>
        <w:t>Vasilchenko A, Green DP, Qarabash H, et al (2017) Media Literacy as a By-Product of Collaborative Video Production by CS Students. In: Proceedings of the 2017 ACM Conference on Innovation and Technology in Computer Science Education. ACM, New York, NY, USA, pp 58–63</w:t>
      </w:r>
    </w:p>
    <w:p w14:paraId="4BD22768"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25. </w:t>
      </w:r>
      <w:r w:rsidRPr="0038278A">
        <w:rPr>
          <w:rFonts w:ascii="Times New Roman" w:hAnsi="Times New Roman" w:cs="Times New Roman"/>
          <w:noProof/>
        </w:rPr>
        <w:tab/>
        <w:t>Gonzalez-Nalda P, Calvo I, Etxeberria-Agiriano I, et al (2014) Building a CPS as an educational challenge. Int J Online Eng 10:52–58. https://doi.org/10.3991/ijoe.v10i4.3765</w:t>
      </w:r>
    </w:p>
    <w:p w14:paraId="583E8C75"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lastRenderedPageBreak/>
        <w:t xml:space="preserve">26. </w:t>
      </w:r>
      <w:r w:rsidRPr="0038278A">
        <w:rPr>
          <w:rFonts w:ascii="Times New Roman" w:hAnsi="Times New Roman" w:cs="Times New Roman"/>
          <w:noProof/>
        </w:rPr>
        <w:tab/>
        <w:t>Bewley T, Strawson J, Ostovari S, Briggs HC (2015) Leveraging Open Standards and Credit-Card-Sized Linux Computers in Embedded Control \&amp; Robotics Education. In: 56th AIAA/ASCE/AHS/ASC Structures, Structural Dynamics, and Materials Conference. p 801</w:t>
      </w:r>
    </w:p>
    <w:p w14:paraId="729F4FE0"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27. </w:t>
      </w:r>
      <w:r w:rsidRPr="0038278A">
        <w:rPr>
          <w:rFonts w:ascii="Times New Roman" w:hAnsi="Times New Roman" w:cs="Times New Roman"/>
          <w:noProof/>
        </w:rPr>
        <w:tab/>
        <w:t>Krauss R (2016) Combining Raspberry Pi and Arduino to form a low-cost, real-time autonomous vehicle platform. Proc Am Control Conf 2016-July:6628–6633. https://doi.org/10.1109/ACC.2016.7526714</w:t>
      </w:r>
    </w:p>
    <w:p w14:paraId="64C82960"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28. </w:t>
      </w:r>
      <w:r w:rsidRPr="0038278A">
        <w:rPr>
          <w:rFonts w:ascii="Times New Roman" w:hAnsi="Times New Roman" w:cs="Times New Roman"/>
          <w:noProof/>
        </w:rPr>
        <w:tab/>
        <w:t>Kumar D, Achuthan K, Nair B, Diwakar S (2016) Online Bio-Robotics Labs: Open Hardware Models and Architecture. In: 2016 INTERNATIONAL CONFERENCE ON ROBOTICS AND AUTOMATION FOR HUMANITARIAN APPLICATIONS (RAHA). IEEE, 345 E 47TH ST, NEW YORK, NY 10017 USA, pp 15–19</w:t>
      </w:r>
    </w:p>
    <w:p w14:paraId="6DE84261"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29. </w:t>
      </w:r>
      <w:r w:rsidRPr="0038278A">
        <w:rPr>
          <w:rFonts w:ascii="Times New Roman" w:hAnsi="Times New Roman" w:cs="Times New Roman"/>
          <w:noProof/>
        </w:rPr>
        <w:tab/>
        <w:t>Brand I, Roy J, Ray A, et al (2018) PiDrone: An Autonomous Educational Drone Using Raspberry Pi and Python. IEEE Int Conf Intell Robot Syst 5697–5703. https://doi.org/10.1109/IROS.2018.8593943</w:t>
      </w:r>
    </w:p>
    <w:p w14:paraId="024782C5"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30. </w:t>
      </w:r>
      <w:r w:rsidRPr="0038278A">
        <w:rPr>
          <w:rFonts w:ascii="Times New Roman" w:hAnsi="Times New Roman" w:cs="Times New Roman"/>
          <w:noProof/>
        </w:rPr>
        <w:tab/>
        <w:t>Hernández D, Trejo H, Ordoñez E (2015) Development of an exploration land robot using low-cost and Open Source platforms for educational purposes. J Phys Conf Ser 582:. https://doi.org/10.1088/1742-6596/582/1/012007</w:t>
      </w:r>
    </w:p>
    <w:p w14:paraId="0C70790A"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31. </w:t>
      </w:r>
      <w:r w:rsidRPr="0038278A">
        <w:rPr>
          <w:rFonts w:ascii="Times New Roman" w:hAnsi="Times New Roman" w:cs="Times New Roman"/>
          <w:noProof/>
        </w:rPr>
        <w:tab/>
        <w:t>Al-Masri E (2018) Integrating Hardware Prototyping Platforms into the Classroom. In: 2018 IEEE FRONTIERS IN EDUCATION CONFERENCE (FIE). IEEE, 345 E 47TH ST, NEW YORK, NY 10017 USA</w:t>
      </w:r>
    </w:p>
    <w:p w14:paraId="51E03453"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32. </w:t>
      </w:r>
      <w:r w:rsidRPr="0038278A">
        <w:rPr>
          <w:rFonts w:ascii="Times New Roman" w:hAnsi="Times New Roman" w:cs="Times New Roman"/>
          <w:noProof/>
        </w:rPr>
        <w:tab/>
        <w:t>Ferreira NMF, Freitas EDC (2018) Robotics as multi-disciplinary learning: A summer course perspective. Proc - IEEE 16th Int Conf Ind Informatics, INDIN 2018 536–543. https://doi.org/10.1109/INDIN.2018.8471967</w:t>
      </w:r>
    </w:p>
    <w:p w14:paraId="21442DC2"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33. </w:t>
      </w:r>
      <w:r w:rsidRPr="0038278A">
        <w:rPr>
          <w:rFonts w:ascii="Times New Roman" w:hAnsi="Times New Roman" w:cs="Times New Roman"/>
          <w:noProof/>
        </w:rPr>
        <w:tab/>
        <w:t>Matzka S, Franke A (2019) Developing a Condition Monitoring System as an Artificial Intelligence Lab Experiment. In: Proceedings of the 2019 4th International Conference on Information and Education Innovations - ICIEI 2019. ACM Press, New York, New York, USA, pp 13–17</w:t>
      </w:r>
    </w:p>
    <w:p w14:paraId="4F9C3F52"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34. </w:t>
      </w:r>
      <w:r w:rsidRPr="0038278A">
        <w:rPr>
          <w:rFonts w:ascii="Times New Roman" w:hAnsi="Times New Roman" w:cs="Times New Roman"/>
          <w:noProof/>
        </w:rPr>
        <w:tab/>
        <w:t>Ma L, Alborati M (2018) Enhancement of a VEX robot with an onboard vision system. In: 2018 IEEE 10th International Conference on Engineering Education (ICEED). pp 117–121</w:t>
      </w:r>
    </w:p>
    <w:p w14:paraId="38361072"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35. </w:t>
      </w:r>
      <w:r w:rsidRPr="0038278A">
        <w:rPr>
          <w:rFonts w:ascii="Times New Roman" w:hAnsi="Times New Roman" w:cs="Times New Roman"/>
          <w:noProof/>
        </w:rPr>
        <w:tab/>
        <w:t>Madakam S, Lake V, Lake V, Lake V (2015) Internet of Things (IoT): A literature review. J Comput Commun 3:164</w:t>
      </w:r>
    </w:p>
    <w:p w14:paraId="0D21AF39"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36. </w:t>
      </w:r>
      <w:r w:rsidRPr="0038278A">
        <w:rPr>
          <w:rFonts w:ascii="Times New Roman" w:hAnsi="Times New Roman" w:cs="Times New Roman"/>
          <w:noProof/>
        </w:rPr>
        <w:tab/>
        <w:t>He JS, Ji S, Bobbie P (2017) Internet of things (IoT)-based learning framework to facilitate STEM undergraduate education. Proc SouthEast Conf ACMSE 2017 88–94. https://doi.org/10.1145/3077286.3077321</w:t>
      </w:r>
    </w:p>
    <w:p w14:paraId="604BCDF6"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37. </w:t>
      </w:r>
      <w:r w:rsidRPr="0038278A">
        <w:rPr>
          <w:rFonts w:ascii="Times New Roman" w:hAnsi="Times New Roman" w:cs="Times New Roman"/>
          <w:noProof/>
        </w:rPr>
        <w:tab/>
        <w:t>He JS, Han M, Bobbie PO (2018) An Energy-Efficient Secure Adaptive Cloud-of-Things (CoT) Framework to Facilitate Undergraduate STEM Education. In: Proceedings of the 19th Annual SIG Conference on Information Technology Education. ACM, New York, NY, USA, pp 123–128</w:t>
      </w:r>
    </w:p>
    <w:p w14:paraId="57292F4E"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38. </w:t>
      </w:r>
      <w:r w:rsidRPr="0038278A">
        <w:rPr>
          <w:rFonts w:ascii="Times New Roman" w:hAnsi="Times New Roman" w:cs="Times New Roman"/>
          <w:noProof/>
        </w:rPr>
        <w:tab/>
        <w:t>Chaczko Z, Braun R (2017) Learning data engineering: Creating IoT apps using the node-RED and the RPI technologies. 2017 16th Int Conf Inf Technol Based High Educ Training, ITHET 2017. https://doi.org/10.1109/ITHET.2017.8067827</w:t>
      </w:r>
    </w:p>
    <w:p w14:paraId="6208B47A"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39. </w:t>
      </w:r>
      <w:r w:rsidRPr="0038278A">
        <w:rPr>
          <w:rFonts w:ascii="Times New Roman" w:hAnsi="Times New Roman" w:cs="Times New Roman"/>
          <w:noProof/>
        </w:rPr>
        <w:tab/>
        <w:t>Klinger T, Madritsch C (2015) Collaborative learning using pocket labs. Proc 2015 Int Conf Interact Mob Commun Technol Learn IMCL 2015 185–189. https://doi.org/10.1109/IMCTL.2015.7359583</w:t>
      </w:r>
    </w:p>
    <w:p w14:paraId="030090CE"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40. </w:t>
      </w:r>
      <w:r w:rsidRPr="0038278A">
        <w:rPr>
          <w:rFonts w:ascii="Times New Roman" w:hAnsi="Times New Roman" w:cs="Times New Roman"/>
          <w:noProof/>
        </w:rPr>
        <w:tab/>
        <w:t>Saari M, bin Baharudin AM, Hyrynsalmi S (2017) Survey of Prototyping Solutions Utilizing Raspberry Pi. In: Biljanovic, P and Koricic, M and Skala, K and Grbac, TG and CicinSain, M and Sruk, V and Ribaric, S and Gros, S and Vrdoljak, B and Mauher, M and Tijan, E and Hormot, F (ed) 2017 40TH INTERNATIONAL CONVENTION ON INFORMATION AND COMMUNICATION TECHNOLOGY, ELECTRONICS AND MICROELECTRONICS (MIPRO). IEEE, 345 E 47TH ST, NEW YORK, NY 10017 USA, pp 991–994</w:t>
      </w:r>
    </w:p>
    <w:p w14:paraId="47BFD234"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41. </w:t>
      </w:r>
      <w:r w:rsidRPr="0038278A">
        <w:rPr>
          <w:rFonts w:ascii="Times New Roman" w:hAnsi="Times New Roman" w:cs="Times New Roman"/>
          <w:noProof/>
        </w:rPr>
        <w:tab/>
        <w:t>Mahmood S, Palaniappan S, Hasan R, et al (2019) Raspberry PI and role of IoT in Education. In: 2019 4th MEC International Conference on Big Data and Smart City (ICBDSC). IEEE, Department of Information Technology Malaysia, University of Science and Technology, Selangor, MalaysiaSchool of Informatics and Applied Mathematics, University Malaysia Terengganu, Terengganu, MalaysiaDepartment of Computing, Middle East College, Muscat, pp 1–6</w:t>
      </w:r>
    </w:p>
    <w:p w14:paraId="24EFE48B"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42. </w:t>
      </w:r>
      <w:r w:rsidRPr="0038278A">
        <w:rPr>
          <w:rFonts w:ascii="Times New Roman" w:hAnsi="Times New Roman" w:cs="Times New Roman"/>
          <w:noProof/>
        </w:rPr>
        <w:tab/>
        <w:t>Agatolio F, Pivetti M, Menegatti E, Moro M (2016) A training course in educational robotics for learning support teachers. Adv Intell Syst Comput 560:43–57. https://doi.org/10.1007/978-3-319-55553-9</w:t>
      </w:r>
    </w:p>
    <w:p w14:paraId="221F7633"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43. </w:t>
      </w:r>
      <w:r w:rsidRPr="0038278A">
        <w:rPr>
          <w:rFonts w:ascii="Times New Roman" w:hAnsi="Times New Roman" w:cs="Times New Roman"/>
          <w:noProof/>
        </w:rPr>
        <w:tab/>
        <w:t xml:space="preserve">Ramirez-Garibay F, Olivarria CM, Eufracio Aguilera AF, Huegel JC (2014) MyVox—Device for the communication between people: blind, deaf, deaf-blind and unimpaired. In: IEEE Global Humanitarian Technology Conference (GHTC 2014). IEEE, Biomechatronics Laboratory, Tecnologico de </w:t>
      </w:r>
      <w:r w:rsidRPr="0038278A">
        <w:rPr>
          <w:rFonts w:ascii="Times New Roman" w:hAnsi="Times New Roman" w:cs="Times New Roman"/>
          <w:noProof/>
        </w:rPr>
        <w:lastRenderedPageBreak/>
        <w:t>Monterrey, Campus Guadalajara, Zapopan, Jalisco, Mexico, pp 506–509</w:t>
      </w:r>
    </w:p>
    <w:p w14:paraId="2C0643DE"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44. </w:t>
      </w:r>
      <w:r w:rsidRPr="0038278A">
        <w:rPr>
          <w:rFonts w:ascii="Times New Roman" w:hAnsi="Times New Roman" w:cs="Times New Roman"/>
          <w:noProof/>
        </w:rPr>
        <w:tab/>
        <w:t>Wagh P, Prajapati U, Shinde M, et al (2016) E-Braille-a self-learning Braille device. In: 2016 Twenty Second National Conference on Communication (NCC). IEEE, Department of Electronics and Telecommunication, Terna Engineering College, Nerul, Navi Mumbai, India, pp 1–6</w:t>
      </w:r>
    </w:p>
    <w:p w14:paraId="07665E1D"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45. </w:t>
      </w:r>
      <w:r w:rsidRPr="0038278A">
        <w:rPr>
          <w:rFonts w:ascii="Times New Roman" w:hAnsi="Times New Roman" w:cs="Times New Roman"/>
          <w:noProof/>
        </w:rPr>
        <w:tab/>
        <w:t>Srivastava A, Dawle S (2015) Mudra: a multimodal interface for braille teaching. In: Proceedings of the 6th Augmented Human International Conference. pp 169–170</w:t>
      </w:r>
    </w:p>
    <w:p w14:paraId="7D35366E"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46. </w:t>
      </w:r>
      <w:r w:rsidRPr="0038278A">
        <w:rPr>
          <w:rFonts w:ascii="Times New Roman" w:hAnsi="Times New Roman" w:cs="Times New Roman"/>
          <w:noProof/>
        </w:rPr>
        <w:tab/>
        <w:t>Nakano M, Koshi K, Akaishi J, Kiyota K (2019) A Remote Controllable Supporting Device for Deaf-blind Person using Handwritten Character. In: Proceedings of the 7th ACIS International Conference on Applied Computing and Information Technology - ACIT 2019. ACM Press, New York, New York, USA, pp 1–6</w:t>
      </w:r>
    </w:p>
    <w:p w14:paraId="7D760721" w14:textId="77777777" w:rsidR="0038278A" w:rsidRPr="0038278A" w:rsidRDefault="0038278A" w:rsidP="0038278A">
      <w:pPr>
        <w:widowControl w:val="0"/>
        <w:autoSpaceDE w:val="0"/>
        <w:autoSpaceDN w:val="0"/>
        <w:adjustRightInd w:val="0"/>
        <w:ind w:left="640" w:hanging="640"/>
        <w:jc w:val="both"/>
        <w:rPr>
          <w:rFonts w:ascii="Times New Roman" w:hAnsi="Times New Roman" w:cs="Times New Roman"/>
          <w:noProof/>
        </w:rPr>
      </w:pPr>
      <w:r w:rsidRPr="0038278A">
        <w:rPr>
          <w:rFonts w:ascii="Times New Roman" w:hAnsi="Times New Roman" w:cs="Times New Roman"/>
          <w:noProof/>
        </w:rPr>
        <w:t xml:space="preserve">47. </w:t>
      </w:r>
      <w:r w:rsidRPr="0038278A">
        <w:rPr>
          <w:rFonts w:ascii="Times New Roman" w:hAnsi="Times New Roman" w:cs="Times New Roman"/>
          <w:noProof/>
        </w:rPr>
        <w:tab/>
        <w:t>da Fontoura Haeser E, Miletto EM (2017) Development of the Gambiarrádio educational prototype: Device for transmitting audio via FM radio waves based on Raspberry Pi. In: 2017 International Symposium on Computers in Education (SIIE). IEEE, pp 1–6</w:t>
      </w:r>
    </w:p>
    <w:p w14:paraId="4E0C3B4D" w14:textId="01D108E9" w:rsidR="00C87887" w:rsidRPr="00C87887" w:rsidRDefault="00C87887" w:rsidP="00C87887">
      <w:pPr>
        <w:spacing w:line="293" w:lineRule="auto"/>
        <w:jc w:val="both"/>
        <w:rPr>
          <w:rFonts w:ascii="Times New Roman" w:eastAsia="Arial" w:hAnsi="Times New Roman" w:cs="Times New Roman"/>
          <w:b/>
          <w:bCs/>
          <w:sz w:val="24"/>
          <w:szCs w:val="24"/>
          <w:lang w:val="en-US"/>
        </w:rPr>
      </w:pPr>
      <w:r>
        <w:rPr>
          <w:rFonts w:ascii="Times New Roman" w:eastAsia="Arial" w:hAnsi="Times New Roman" w:cs="Times New Roman"/>
          <w:b/>
          <w:bCs/>
          <w:sz w:val="24"/>
          <w:szCs w:val="24"/>
          <w:lang w:val="en-US"/>
        </w:rPr>
        <w:fldChar w:fldCharType="end"/>
      </w:r>
    </w:p>
    <w:p w14:paraId="6D41DFA9" w14:textId="77777777" w:rsidR="00C87887" w:rsidRPr="00133A4D" w:rsidRDefault="00C87887" w:rsidP="00C87887">
      <w:pPr>
        <w:spacing w:line="293" w:lineRule="auto"/>
        <w:ind w:firstLine="299"/>
        <w:jc w:val="both"/>
        <w:rPr>
          <w:rFonts w:ascii="Times New Roman" w:eastAsia="Arial" w:hAnsi="Times New Roman" w:cs="Times New Roman"/>
          <w:b/>
          <w:bCs/>
          <w:sz w:val="24"/>
          <w:szCs w:val="24"/>
          <w:lang w:val="en-US"/>
        </w:rPr>
      </w:pPr>
    </w:p>
    <w:p w14:paraId="23867D8D" w14:textId="77777777" w:rsidR="00133A4D" w:rsidRPr="00133A4D" w:rsidRDefault="00133A4D" w:rsidP="00133A4D">
      <w:pPr>
        <w:ind w:firstLine="299"/>
        <w:jc w:val="both"/>
        <w:rPr>
          <w:rFonts w:ascii="Times New Roman" w:hAnsi="Times New Roman" w:cs="Times New Roman"/>
          <w:lang w:val="en-US"/>
        </w:rPr>
      </w:pPr>
    </w:p>
    <w:p w14:paraId="77E67A97" w14:textId="77777777" w:rsidR="00C71785" w:rsidRPr="00133A4D" w:rsidRDefault="00C71785">
      <w:pPr>
        <w:rPr>
          <w:lang w:val="en-US"/>
        </w:rPr>
      </w:pPr>
    </w:p>
    <w:sectPr w:rsidR="00C71785" w:rsidRPr="00133A4D">
      <w:headerReference w:type="default" r:id="rId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987598" w14:textId="77777777" w:rsidR="00AC1B00" w:rsidRDefault="00AC1B00" w:rsidP="000A7FC5">
      <w:r>
        <w:separator/>
      </w:r>
    </w:p>
  </w:endnote>
  <w:endnote w:type="continuationSeparator" w:id="0">
    <w:p w14:paraId="3FEB30F5" w14:textId="77777777" w:rsidR="00AC1B00" w:rsidRDefault="00AC1B00" w:rsidP="000A7F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8FABEB" w14:textId="77777777" w:rsidR="00AC1B00" w:rsidRDefault="00AC1B00" w:rsidP="000A7FC5">
      <w:r>
        <w:separator/>
      </w:r>
    </w:p>
  </w:footnote>
  <w:footnote w:type="continuationSeparator" w:id="0">
    <w:p w14:paraId="02B83B5D" w14:textId="77777777" w:rsidR="00AC1B00" w:rsidRDefault="00AC1B00" w:rsidP="000A7F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3A3E7" w14:textId="45EAD3EE" w:rsidR="000A7FC5" w:rsidRPr="000A7FC5" w:rsidRDefault="000A7FC5">
    <w:pPr>
      <w:pStyle w:val="Encabezado"/>
      <w:rPr>
        <w:rFonts w:ascii="Times New Roman" w:hAnsi="Times New Roman" w:cs="Times New Roman"/>
        <w:b/>
        <w:bCs/>
        <w:lang w:val="en-US"/>
      </w:rPr>
    </w:pPr>
    <w:r w:rsidRPr="000A7FC5">
      <w:rPr>
        <w:rFonts w:ascii="Times New Roman" w:hAnsi="Times New Roman" w:cs="Times New Roman"/>
        <w:b/>
        <w:bCs/>
        <w:lang w:val="en-US"/>
      </w:rPr>
      <w:t>State of art of the selected proposals for the systematic literature review on Single-Board Computers</w:t>
    </w:r>
    <w:r>
      <w:rPr>
        <w:rFonts w:ascii="Times New Roman" w:hAnsi="Times New Roman" w:cs="Times New Roman"/>
        <w:b/>
        <w:bCs/>
        <w:lang w:val="en-US"/>
      </w:rPr>
      <w:t xml:space="preserve"> in engineering and computer science education</w:t>
    </w:r>
    <w:r w:rsidRPr="000A7FC5">
      <w:rPr>
        <w:rFonts w:ascii="Times New Roman" w:hAnsi="Times New Roman" w:cs="Times New Roman"/>
        <w:b/>
        <w:bCs/>
        <w:lang w:val="en-U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7893A3D"/>
    <w:multiLevelType w:val="hybridMultilevel"/>
    <w:tmpl w:val="F13ADC04"/>
    <w:lvl w:ilvl="0" w:tplc="2F344A96">
      <w:start w:val="1"/>
      <w:numFmt w:val="decimal"/>
      <w:lvlText w:val="%1."/>
      <w:lvlJc w:val="left"/>
      <w:pPr>
        <w:ind w:left="659" w:hanging="360"/>
      </w:pPr>
      <w:rPr>
        <w:rFonts w:hint="default"/>
      </w:rPr>
    </w:lvl>
    <w:lvl w:ilvl="1" w:tplc="080A0019" w:tentative="1">
      <w:start w:val="1"/>
      <w:numFmt w:val="lowerLetter"/>
      <w:lvlText w:val="%2."/>
      <w:lvlJc w:val="left"/>
      <w:pPr>
        <w:ind w:left="1379" w:hanging="360"/>
      </w:pPr>
    </w:lvl>
    <w:lvl w:ilvl="2" w:tplc="080A001B" w:tentative="1">
      <w:start w:val="1"/>
      <w:numFmt w:val="lowerRoman"/>
      <w:lvlText w:val="%3."/>
      <w:lvlJc w:val="right"/>
      <w:pPr>
        <w:ind w:left="2099" w:hanging="180"/>
      </w:pPr>
    </w:lvl>
    <w:lvl w:ilvl="3" w:tplc="080A000F" w:tentative="1">
      <w:start w:val="1"/>
      <w:numFmt w:val="decimal"/>
      <w:lvlText w:val="%4."/>
      <w:lvlJc w:val="left"/>
      <w:pPr>
        <w:ind w:left="2819" w:hanging="360"/>
      </w:pPr>
    </w:lvl>
    <w:lvl w:ilvl="4" w:tplc="080A0019" w:tentative="1">
      <w:start w:val="1"/>
      <w:numFmt w:val="lowerLetter"/>
      <w:lvlText w:val="%5."/>
      <w:lvlJc w:val="left"/>
      <w:pPr>
        <w:ind w:left="3539" w:hanging="360"/>
      </w:pPr>
    </w:lvl>
    <w:lvl w:ilvl="5" w:tplc="080A001B" w:tentative="1">
      <w:start w:val="1"/>
      <w:numFmt w:val="lowerRoman"/>
      <w:lvlText w:val="%6."/>
      <w:lvlJc w:val="right"/>
      <w:pPr>
        <w:ind w:left="4259" w:hanging="180"/>
      </w:pPr>
    </w:lvl>
    <w:lvl w:ilvl="6" w:tplc="080A000F" w:tentative="1">
      <w:start w:val="1"/>
      <w:numFmt w:val="decimal"/>
      <w:lvlText w:val="%7."/>
      <w:lvlJc w:val="left"/>
      <w:pPr>
        <w:ind w:left="4979" w:hanging="360"/>
      </w:pPr>
    </w:lvl>
    <w:lvl w:ilvl="7" w:tplc="080A0019" w:tentative="1">
      <w:start w:val="1"/>
      <w:numFmt w:val="lowerLetter"/>
      <w:lvlText w:val="%8."/>
      <w:lvlJc w:val="left"/>
      <w:pPr>
        <w:ind w:left="5699" w:hanging="360"/>
      </w:pPr>
    </w:lvl>
    <w:lvl w:ilvl="8" w:tplc="080A001B" w:tentative="1">
      <w:start w:val="1"/>
      <w:numFmt w:val="lowerRoman"/>
      <w:lvlText w:val="%9."/>
      <w:lvlJc w:val="right"/>
      <w:pPr>
        <w:ind w:left="6419"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3A4D"/>
    <w:rsid w:val="00041A20"/>
    <w:rsid w:val="000A7FC5"/>
    <w:rsid w:val="000E4465"/>
    <w:rsid w:val="00133A4D"/>
    <w:rsid w:val="001D007B"/>
    <w:rsid w:val="001F5153"/>
    <w:rsid w:val="0038278A"/>
    <w:rsid w:val="003A5BFF"/>
    <w:rsid w:val="00402F3E"/>
    <w:rsid w:val="00406AAE"/>
    <w:rsid w:val="004F419B"/>
    <w:rsid w:val="00782242"/>
    <w:rsid w:val="007F7249"/>
    <w:rsid w:val="00856A52"/>
    <w:rsid w:val="009112EC"/>
    <w:rsid w:val="00A73C43"/>
    <w:rsid w:val="00AB5F50"/>
    <w:rsid w:val="00AC1B00"/>
    <w:rsid w:val="00B37AD7"/>
    <w:rsid w:val="00BF6076"/>
    <w:rsid w:val="00C14555"/>
    <w:rsid w:val="00C2748B"/>
    <w:rsid w:val="00C71785"/>
    <w:rsid w:val="00C87887"/>
    <w:rsid w:val="00E0472D"/>
    <w:rsid w:val="00ED431E"/>
    <w:rsid w:val="00F075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7E3D2B"/>
  <w15:chartTrackingRefBased/>
  <w15:docId w15:val="{9C102A4D-B412-4963-8779-19C9E98C6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3A4D"/>
    <w:pPr>
      <w:spacing w:after="0" w:line="240" w:lineRule="auto"/>
    </w:pPr>
    <w:rPr>
      <w:rFonts w:ascii="Calibri" w:eastAsia="Calibri" w:hAnsi="Calibri" w:cs="Arial"/>
      <w:sz w:val="20"/>
      <w:szCs w:val="20"/>
      <w:lang w:val="es-MX"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33A4D"/>
    <w:rPr>
      <w:color w:val="0563C1" w:themeColor="hyperlink"/>
      <w:u w:val="single"/>
    </w:rPr>
  </w:style>
  <w:style w:type="character" w:styleId="Mencinsinresolver">
    <w:name w:val="Unresolved Mention"/>
    <w:basedOn w:val="Fuentedeprrafopredeter"/>
    <w:uiPriority w:val="99"/>
    <w:semiHidden/>
    <w:unhideWhenUsed/>
    <w:rsid w:val="00133A4D"/>
    <w:rPr>
      <w:color w:val="605E5C"/>
      <w:shd w:val="clear" w:color="auto" w:fill="E1DFDD"/>
    </w:rPr>
  </w:style>
  <w:style w:type="paragraph" w:styleId="Prrafodelista">
    <w:name w:val="List Paragraph"/>
    <w:basedOn w:val="Normal"/>
    <w:uiPriority w:val="34"/>
    <w:qFormat/>
    <w:rsid w:val="00C87887"/>
    <w:pPr>
      <w:ind w:left="720"/>
      <w:contextualSpacing/>
    </w:pPr>
  </w:style>
  <w:style w:type="paragraph" w:styleId="Encabezado">
    <w:name w:val="header"/>
    <w:basedOn w:val="Normal"/>
    <w:link w:val="EncabezadoCar"/>
    <w:uiPriority w:val="99"/>
    <w:unhideWhenUsed/>
    <w:rsid w:val="000A7FC5"/>
    <w:pPr>
      <w:tabs>
        <w:tab w:val="center" w:pos="4419"/>
        <w:tab w:val="right" w:pos="8838"/>
      </w:tabs>
    </w:pPr>
  </w:style>
  <w:style w:type="character" w:customStyle="1" w:styleId="EncabezadoCar">
    <w:name w:val="Encabezado Car"/>
    <w:basedOn w:val="Fuentedeprrafopredeter"/>
    <w:link w:val="Encabezado"/>
    <w:uiPriority w:val="99"/>
    <w:rsid w:val="000A7FC5"/>
    <w:rPr>
      <w:rFonts w:ascii="Calibri" w:eastAsia="Calibri" w:hAnsi="Calibri" w:cs="Arial"/>
      <w:sz w:val="20"/>
      <w:szCs w:val="20"/>
      <w:lang w:val="es-MX" w:eastAsia="es-MX"/>
    </w:rPr>
  </w:style>
  <w:style w:type="paragraph" w:styleId="Piedepgina">
    <w:name w:val="footer"/>
    <w:basedOn w:val="Normal"/>
    <w:link w:val="PiedepginaCar"/>
    <w:uiPriority w:val="99"/>
    <w:unhideWhenUsed/>
    <w:rsid w:val="000A7FC5"/>
    <w:pPr>
      <w:tabs>
        <w:tab w:val="center" w:pos="4419"/>
        <w:tab w:val="right" w:pos="8838"/>
      </w:tabs>
    </w:pPr>
  </w:style>
  <w:style w:type="character" w:customStyle="1" w:styleId="PiedepginaCar">
    <w:name w:val="Pie de página Car"/>
    <w:basedOn w:val="Fuentedeprrafopredeter"/>
    <w:link w:val="Piedepgina"/>
    <w:uiPriority w:val="99"/>
    <w:rsid w:val="000A7FC5"/>
    <w:rPr>
      <w:rFonts w:ascii="Calibri" w:eastAsia="Calibri" w:hAnsi="Calibri" w:cs="Arial"/>
      <w:sz w:val="20"/>
      <w:szCs w:val="20"/>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labz.e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7E355-83A9-4455-8827-4D40F4150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2073</Words>
  <Characters>121405</Characters>
  <Application>Microsoft Office Word</Application>
  <DocSecurity>0</DocSecurity>
  <Lines>1011</Lines>
  <Paragraphs>2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EZ ARIZA JONATHAN</dc:creator>
  <cp:keywords/>
  <dc:description/>
  <cp:lastModifiedBy>ALVAREZ ARIZA JONATHAN</cp:lastModifiedBy>
  <cp:revision>2</cp:revision>
  <dcterms:created xsi:type="dcterms:W3CDTF">2021-03-03T22:42:00Z</dcterms:created>
  <dcterms:modified xsi:type="dcterms:W3CDTF">2021-03-03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with-titles-alphabetical</vt:lpwstr>
  </property>
  <property fmtid="{D5CDD505-2E9C-101B-9397-08002B2CF9AE}" pid="13" name="Mendeley Recent Style Name 5_1">
    <vt:lpwstr>Elsevier (numeric, with titles, sorted alphabetically)</vt:lpwstr>
  </property>
  <property fmtid="{D5CDD505-2E9C-101B-9397-08002B2CF9AE}" pid="14" name="Mendeley Recent Style Id 6_1">
    <vt:lpwstr>http://www.zotero.org/styles/journal-of-engineering-mathematics</vt:lpwstr>
  </property>
  <property fmtid="{D5CDD505-2E9C-101B-9397-08002B2CF9AE}" pid="15" name="Mendeley Recent Style Name 6_1">
    <vt:lpwstr>Journal of Engineering Mathematics</vt:lpwstr>
  </property>
  <property fmtid="{D5CDD505-2E9C-101B-9397-08002B2CF9AE}" pid="16" name="Mendeley Recent Style Id 7_1">
    <vt:lpwstr>http://www.zotero.org/styles/journal-of-science-education-and-technology</vt:lpwstr>
  </property>
  <property fmtid="{D5CDD505-2E9C-101B-9397-08002B2CF9AE}" pid="17" name="Mendeley Recent Style Name 7_1">
    <vt:lpwstr>Journal of Science Education and Techn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hysical-review-accelerators-and-beams</vt:lpwstr>
  </property>
  <property fmtid="{D5CDD505-2E9C-101B-9397-08002B2CF9AE}" pid="21" name="Mendeley Recent Style Name 9_1">
    <vt:lpwstr>Physical Review Accelerators and Beams</vt:lpwstr>
  </property>
  <property fmtid="{D5CDD505-2E9C-101B-9397-08002B2CF9AE}" pid="22" name="Mendeley Document_1">
    <vt:lpwstr>True</vt:lpwstr>
  </property>
  <property fmtid="{D5CDD505-2E9C-101B-9397-08002B2CF9AE}" pid="23" name="Mendeley Unique User Id_1">
    <vt:lpwstr>4ec57666-3437-3ff3-b4c7-40f628b63232</vt:lpwstr>
  </property>
  <property fmtid="{D5CDD505-2E9C-101B-9397-08002B2CF9AE}" pid="24" name="Mendeley Citation Style_1">
    <vt:lpwstr>http://www.zotero.org/styles/journal-of-engineering-mathematics</vt:lpwstr>
  </property>
</Properties>
</file>